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131966DB" w:rsidR="00650772" w:rsidRDefault="00055E97" w:rsidP="00E800C1">
      <w:pPr>
        <w:jc w:val="center"/>
      </w:pPr>
      <w:r>
        <w:t>Matrikelnummer:</w:t>
      </w:r>
      <w:r w:rsidR="002B4F1A">
        <w:t xml:space="preserve"> </w:t>
      </w:r>
      <w:r w:rsidR="00331D26">
        <w:t>220233156</w:t>
      </w:r>
    </w:p>
    <w:p w14:paraId="14D5E09F" w14:textId="428604EF" w:rsidR="00E449F3" w:rsidRDefault="00CE6185" w:rsidP="00E800C1">
      <w:pPr>
        <w:jc w:val="center"/>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docGrid w:linePitch="360"/>
        </w:sectPr>
      </w:pPr>
    </w:p>
    <w:bookmarkStart w:id="0" w:name="_Toc82035280"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44377B83" w14:textId="26DF0E86" w:rsidR="00596A6A"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2035280" w:history="1">
            <w:r w:rsidR="00596A6A" w:rsidRPr="00561B9D">
              <w:rPr>
                <w:rStyle w:val="Hyperlink"/>
                <w:noProof/>
              </w:rPr>
              <w:t>Inhaltsverzeichnis</w:t>
            </w:r>
            <w:r w:rsidR="00596A6A">
              <w:rPr>
                <w:noProof/>
                <w:webHidden/>
              </w:rPr>
              <w:tab/>
            </w:r>
            <w:r w:rsidR="00596A6A">
              <w:rPr>
                <w:noProof/>
                <w:webHidden/>
              </w:rPr>
              <w:fldChar w:fldCharType="begin"/>
            </w:r>
            <w:r w:rsidR="00596A6A">
              <w:rPr>
                <w:noProof/>
                <w:webHidden/>
              </w:rPr>
              <w:instrText xml:space="preserve"> PAGEREF _Toc82035280 \h </w:instrText>
            </w:r>
            <w:r w:rsidR="00596A6A">
              <w:rPr>
                <w:noProof/>
                <w:webHidden/>
              </w:rPr>
            </w:r>
            <w:r w:rsidR="00596A6A">
              <w:rPr>
                <w:noProof/>
                <w:webHidden/>
              </w:rPr>
              <w:fldChar w:fldCharType="separate"/>
            </w:r>
            <w:r w:rsidR="00596A6A">
              <w:rPr>
                <w:noProof/>
                <w:webHidden/>
              </w:rPr>
              <w:t>II</w:t>
            </w:r>
            <w:r w:rsidR="00596A6A">
              <w:rPr>
                <w:noProof/>
                <w:webHidden/>
              </w:rPr>
              <w:fldChar w:fldCharType="end"/>
            </w:r>
          </w:hyperlink>
        </w:p>
        <w:p w14:paraId="1F8A28A2" w14:textId="1E917A1E" w:rsidR="00596A6A" w:rsidRDefault="00596A6A">
          <w:pPr>
            <w:pStyle w:val="Verzeichnis1"/>
            <w:tabs>
              <w:tab w:val="left" w:pos="480"/>
              <w:tab w:val="right" w:leader="dot" w:pos="9062"/>
            </w:tabs>
            <w:rPr>
              <w:rFonts w:eastAsiaTheme="minorEastAsia" w:cstheme="minorBidi"/>
              <w:noProof/>
              <w:lang w:eastAsia="de-DE"/>
            </w:rPr>
          </w:pPr>
          <w:hyperlink w:anchor="_Toc82035281" w:history="1">
            <w:r w:rsidRPr="00561B9D">
              <w:rPr>
                <w:rStyle w:val="Hyperlink"/>
                <w:noProof/>
              </w:rPr>
              <w:t>1.</w:t>
            </w:r>
            <w:r>
              <w:rPr>
                <w:rFonts w:eastAsiaTheme="minorEastAsia" w:cstheme="minorBidi"/>
                <w:noProof/>
                <w:lang w:eastAsia="de-DE"/>
              </w:rPr>
              <w:tab/>
            </w:r>
            <w:r w:rsidRPr="00561B9D">
              <w:rPr>
                <w:rStyle w:val="Hyperlink"/>
                <w:noProof/>
              </w:rPr>
              <w:t>Einleitung</w:t>
            </w:r>
            <w:r>
              <w:rPr>
                <w:noProof/>
                <w:webHidden/>
              </w:rPr>
              <w:tab/>
            </w:r>
            <w:r>
              <w:rPr>
                <w:noProof/>
                <w:webHidden/>
              </w:rPr>
              <w:fldChar w:fldCharType="begin"/>
            </w:r>
            <w:r>
              <w:rPr>
                <w:noProof/>
                <w:webHidden/>
              </w:rPr>
              <w:instrText xml:space="preserve"> PAGEREF _Toc82035281 \h </w:instrText>
            </w:r>
            <w:r>
              <w:rPr>
                <w:noProof/>
                <w:webHidden/>
              </w:rPr>
            </w:r>
            <w:r>
              <w:rPr>
                <w:noProof/>
                <w:webHidden/>
              </w:rPr>
              <w:fldChar w:fldCharType="separate"/>
            </w:r>
            <w:r>
              <w:rPr>
                <w:noProof/>
                <w:webHidden/>
              </w:rPr>
              <w:t>1</w:t>
            </w:r>
            <w:r>
              <w:rPr>
                <w:noProof/>
                <w:webHidden/>
              </w:rPr>
              <w:fldChar w:fldCharType="end"/>
            </w:r>
          </w:hyperlink>
        </w:p>
        <w:p w14:paraId="124592BD" w14:textId="3DF0BD4A" w:rsidR="00596A6A" w:rsidRDefault="00596A6A">
          <w:pPr>
            <w:pStyle w:val="Verzeichnis2"/>
            <w:tabs>
              <w:tab w:val="left" w:pos="880"/>
              <w:tab w:val="right" w:leader="dot" w:pos="9062"/>
            </w:tabs>
            <w:rPr>
              <w:rFonts w:eastAsiaTheme="minorEastAsia" w:cstheme="minorBidi"/>
              <w:noProof/>
              <w:lang w:eastAsia="de-DE"/>
            </w:rPr>
          </w:pPr>
          <w:hyperlink w:anchor="_Toc82035282" w:history="1">
            <w:r w:rsidRPr="00561B9D">
              <w:rPr>
                <w:rStyle w:val="Hyperlink"/>
                <w:noProof/>
              </w:rPr>
              <w:t>1.1</w:t>
            </w:r>
            <w:r>
              <w:rPr>
                <w:rFonts w:eastAsiaTheme="minorEastAsia" w:cstheme="minorBidi"/>
                <w:noProof/>
                <w:lang w:eastAsia="de-DE"/>
              </w:rPr>
              <w:tab/>
            </w:r>
            <w:r w:rsidRPr="00561B9D">
              <w:rPr>
                <w:rStyle w:val="Hyperlink"/>
                <w:noProof/>
              </w:rPr>
              <w:t>Anwendungshintergrund</w:t>
            </w:r>
            <w:r>
              <w:rPr>
                <w:noProof/>
                <w:webHidden/>
              </w:rPr>
              <w:tab/>
            </w:r>
            <w:r>
              <w:rPr>
                <w:noProof/>
                <w:webHidden/>
              </w:rPr>
              <w:fldChar w:fldCharType="begin"/>
            </w:r>
            <w:r>
              <w:rPr>
                <w:noProof/>
                <w:webHidden/>
              </w:rPr>
              <w:instrText xml:space="preserve"> PAGEREF _Toc82035282 \h </w:instrText>
            </w:r>
            <w:r>
              <w:rPr>
                <w:noProof/>
                <w:webHidden/>
              </w:rPr>
            </w:r>
            <w:r>
              <w:rPr>
                <w:noProof/>
                <w:webHidden/>
              </w:rPr>
              <w:fldChar w:fldCharType="separate"/>
            </w:r>
            <w:r>
              <w:rPr>
                <w:noProof/>
                <w:webHidden/>
              </w:rPr>
              <w:t>1</w:t>
            </w:r>
            <w:r>
              <w:rPr>
                <w:noProof/>
                <w:webHidden/>
              </w:rPr>
              <w:fldChar w:fldCharType="end"/>
            </w:r>
          </w:hyperlink>
        </w:p>
        <w:p w14:paraId="121B25DE" w14:textId="40039F1A" w:rsidR="00596A6A" w:rsidRDefault="00596A6A">
          <w:pPr>
            <w:pStyle w:val="Verzeichnis2"/>
            <w:tabs>
              <w:tab w:val="left" w:pos="880"/>
              <w:tab w:val="right" w:leader="dot" w:pos="9062"/>
            </w:tabs>
            <w:rPr>
              <w:rFonts w:eastAsiaTheme="minorEastAsia" w:cstheme="minorBidi"/>
              <w:noProof/>
              <w:lang w:eastAsia="de-DE"/>
            </w:rPr>
          </w:pPr>
          <w:hyperlink w:anchor="_Toc82035283" w:history="1">
            <w:r w:rsidRPr="00561B9D">
              <w:rPr>
                <w:rStyle w:val="Hyperlink"/>
                <w:noProof/>
              </w:rPr>
              <w:t>1.2</w:t>
            </w:r>
            <w:r>
              <w:rPr>
                <w:rFonts w:eastAsiaTheme="minorEastAsia" w:cstheme="minorBidi"/>
                <w:noProof/>
                <w:lang w:eastAsia="de-DE"/>
              </w:rPr>
              <w:tab/>
            </w:r>
            <w:r w:rsidRPr="00561B9D">
              <w:rPr>
                <w:rStyle w:val="Hyperlink"/>
                <w:noProof/>
              </w:rPr>
              <w:t>Zielgruppen</w:t>
            </w:r>
            <w:r>
              <w:rPr>
                <w:noProof/>
                <w:webHidden/>
              </w:rPr>
              <w:tab/>
            </w:r>
            <w:r>
              <w:rPr>
                <w:noProof/>
                <w:webHidden/>
              </w:rPr>
              <w:fldChar w:fldCharType="begin"/>
            </w:r>
            <w:r>
              <w:rPr>
                <w:noProof/>
                <w:webHidden/>
              </w:rPr>
              <w:instrText xml:space="preserve"> PAGEREF _Toc82035283 \h </w:instrText>
            </w:r>
            <w:r>
              <w:rPr>
                <w:noProof/>
                <w:webHidden/>
              </w:rPr>
            </w:r>
            <w:r>
              <w:rPr>
                <w:noProof/>
                <w:webHidden/>
              </w:rPr>
              <w:fldChar w:fldCharType="separate"/>
            </w:r>
            <w:r>
              <w:rPr>
                <w:noProof/>
                <w:webHidden/>
              </w:rPr>
              <w:t>3</w:t>
            </w:r>
            <w:r>
              <w:rPr>
                <w:noProof/>
                <w:webHidden/>
              </w:rPr>
              <w:fldChar w:fldCharType="end"/>
            </w:r>
          </w:hyperlink>
        </w:p>
        <w:p w14:paraId="36887AE2" w14:textId="7A6874BC" w:rsidR="00596A6A" w:rsidRDefault="00596A6A">
          <w:pPr>
            <w:pStyle w:val="Verzeichnis2"/>
            <w:tabs>
              <w:tab w:val="left" w:pos="880"/>
              <w:tab w:val="right" w:leader="dot" w:pos="9062"/>
            </w:tabs>
            <w:rPr>
              <w:rFonts w:eastAsiaTheme="minorEastAsia" w:cstheme="minorBidi"/>
              <w:noProof/>
              <w:lang w:eastAsia="de-DE"/>
            </w:rPr>
          </w:pPr>
          <w:hyperlink w:anchor="_Toc82035284" w:history="1">
            <w:r w:rsidRPr="00561B9D">
              <w:rPr>
                <w:rStyle w:val="Hyperlink"/>
                <w:noProof/>
              </w:rPr>
              <w:t>1.3</w:t>
            </w:r>
            <w:r>
              <w:rPr>
                <w:rFonts w:eastAsiaTheme="minorEastAsia" w:cstheme="minorBidi"/>
                <w:noProof/>
                <w:lang w:eastAsia="de-DE"/>
              </w:rPr>
              <w:tab/>
            </w:r>
            <w:r w:rsidRPr="00561B9D">
              <w:rPr>
                <w:rStyle w:val="Hyperlink"/>
                <w:noProof/>
              </w:rPr>
              <w:t>Überblick und Beiträge</w:t>
            </w:r>
            <w:r>
              <w:rPr>
                <w:noProof/>
                <w:webHidden/>
              </w:rPr>
              <w:tab/>
            </w:r>
            <w:r>
              <w:rPr>
                <w:noProof/>
                <w:webHidden/>
              </w:rPr>
              <w:fldChar w:fldCharType="begin"/>
            </w:r>
            <w:r>
              <w:rPr>
                <w:noProof/>
                <w:webHidden/>
              </w:rPr>
              <w:instrText xml:space="preserve"> PAGEREF _Toc82035284 \h </w:instrText>
            </w:r>
            <w:r>
              <w:rPr>
                <w:noProof/>
                <w:webHidden/>
              </w:rPr>
            </w:r>
            <w:r>
              <w:rPr>
                <w:noProof/>
                <w:webHidden/>
              </w:rPr>
              <w:fldChar w:fldCharType="separate"/>
            </w:r>
            <w:r>
              <w:rPr>
                <w:noProof/>
                <w:webHidden/>
              </w:rPr>
              <w:t>4</w:t>
            </w:r>
            <w:r>
              <w:rPr>
                <w:noProof/>
                <w:webHidden/>
              </w:rPr>
              <w:fldChar w:fldCharType="end"/>
            </w:r>
          </w:hyperlink>
        </w:p>
        <w:p w14:paraId="2CDF03A6" w14:textId="0437F425" w:rsidR="00596A6A" w:rsidRDefault="00596A6A">
          <w:pPr>
            <w:pStyle w:val="Verzeichnis1"/>
            <w:tabs>
              <w:tab w:val="left" w:pos="480"/>
              <w:tab w:val="right" w:leader="dot" w:pos="9062"/>
            </w:tabs>
            <w:rPr>
              <w:rFonts w:eastAsiaTheme="minorEastAsia" w:cstheme="minorBidi"/>
              <w:noProof/>
              <w:lang w:eastAsia="de-DE"/>
            </w:rPr>
          </w:pPr>
          <w:hyperlink w:anchor="_Toc82035285" w:history="1">
            <w:r w:rsidRPr="00561B9D">
              <w:rPr>
                <w:rStyle w:val="Hyperlink"/>
                <w:noProof/>
              </w:rPr>
              <w:t>2.</w:t>
            </w:r>
            <w:r>
              <w:rPr>
                <w:rFonts w:eastAsiaTheme="minorEastAsia" w:cstheme="minorBidi"/>
                <w:noProof/>
                <w:lang w:eastAsia="de-DE"/>
              </w:rPr>
              <w:tab/>
            </w:r>
            <w:r w:rsidRPr="00561B9D">
              <w:rPr>
                <w:rStyle w:val="Hyperlink"/>
                <w:noProof/>
              </w:rPr>
              <w:t>Daten</w:t>
            </w:r>
            <w:r>
              <w:rPr>
                <w:noProof/>
                <w:webHidden/>
              </w:rPr>
              <w:tab/>
            </w:r>
            <w:r>
              <w:rPr>
                <w:noProof/>
                <w:webHidden/>
              </w:rPr>
              <w:fldChar w:fldCharType="begin"/>
            </w:r>
            <w:r>
              <w:rPr>
                <w:noProof/>
                <w:webHidden/>
              </w:rPr>
              <w:instrText xml:space="preserve"> PAGEREF _Toc82035285 \h </w:instrText>
            </w:r>
            <w:r>
              <w:rPr>
                <w:noProof/>
                <w:webHidden/>
              </w:rPr>
            </w:r>
            <w:r>
              <w:rPr>
                <w:noProof/>
                <w:webHidden/>
              </w:rPr>
              <w:fldChar w:fldCharType="separate"/>
            </w:r>
            <w:r>
              <w:rPr>
                <w:noProof/>
                <w:webHidden/>
              </w:rPr>
              <w:t>4</w:t>
            </w:r>
            <w:r>
              <w:rPr>
                <w:noProof/>
                <w:webHidden/>
              </w:rPr>
              <w:fldChar w:fldCharType="end"/>
            </w:r>
          </w:hyperlink>
        </w:p>
        <w:p w14:paraId="029BBF17" w14:textId="0F36F066" w:rsidR="00596A6A" w:rsidRDefault="00596A6A">
          <w:pPr>
            <w:pStyle w:val="Verzeichnis2"/>
            <w:tabs>
              <w:tab w:val="left" w:pos="880"/>
              <w:tab w:val="right" w:leader="dot" w:pos="9062"/>
            </w:tabs>
            <w:rPr>
              <w:rFonts w:eastAsiaTheme="minorEastAsia" w:cstheme="minorBidi"/>
              <w:noProof/>
              <w:lang w:eastAsia="de-DE"/>
            </w:rPr>
          </w:pPr>
          <w:hyperlink w:anchor="_Toc82035286" w:history="1">
            <w:r w:rsidRPr="00561B9D">
              <w:rPr>
                <w:rStyle w:val="Hyperlink"/>
                <w:noProof/>
              </w:rPr>
              <w:t>2.1</w:t>
            </w:r>
            <w:r>
              <w:rPr>
                <w:rFonts w:eastAsiaTheme="minorEastAsia" w:cstheme="minorBidi"/>
                <w:noProof/>
                <w:lang w:eastAsia="de-DE"/>
              </w:rPr>
              <w:tab/>
            </w:r>
            <w:r w:rsidRPr="00561B9D">
              <w:rPr>
                <w:rStyle w:val="Hyperlink"/>
                <w:noProof/>
              </w:rPr>
              <w:t>Technische Breitstellung der Daten</w:t>
            </w:r>
            <w:r>
              <w:rPr>
                <w:noProof/>
                <w:webHidden/>
              </w:rPr>
              <w:tab/>
            </w:r>
            <w:r>
              <w:rPr>
                <w:noProof/>
                <w:webHidden/>
              </w:rPr>
              <w:fldChar w:fldCharType="begin"/>
            </w:r>
            <w:r>
              <w:rPr>
                <w:noProof/>
                <w:webHidden/>
              </w:rPr>
              <w:instrText xml:space="preserve"> PAGEREF _Toc82035286 \h </w:instrText>
            </w:r>
            <w:r>
              <w:rPr>
                <w:noProof/>
                <w:webHidden/>
              </w:rPr>
            </w:r>
            <w:r>
              <w:rPr>
                <w:noProof/>
                <w:webHidden/>
              </w:rPr>
              <w:fldChar w:fldCharType="separate"/>
            </w:r>
            <w:r>
              <w:rPr>
                <w:noProof/>
                <w:webHidden/>
              </w:rPr>
              <w:t>5</w:t>
            </w:r>
            <w:r>
              <w:rPr>
                <w:noProof/>
                <w:webHidden/>
              </w:rPr>
              <w:fldChar w:fldCharType="end"/>
            </w:r>
          </w:hyperlink>
        </w:p>
        <w:p w14:paraId="2BFE8948" w14:textId="62AA5D3F" w:rsidR="00596A6A" w:rsidRDefault="00596A6A">
          <w:pPr>
            <w:pStyle w:val="Verzeichnis2"/>
            <w:tabs>
              <w:tab w:val="left" w:pos="880"/>
              <w:tab w:val="right" w:leader="dot" w:pos="9062"/>
            </w:tabs>
            <w:rPr>
              <w:rFonts w:eastAsiaTheme="minorEastAsia" w:cstheme="minorBidi"/>
              <w:noProof/>
              <w:lang w:eastAsia="de-DE"/>
            </w:rPr>
          </w:pPr>
          <w:hyperlink w:anchor="_Toc82035287" w:history="1">
            <w:r w:rsidRPr="00561B9D">
              <w:rPr>
                <w:rStyle w:val="Hyperlink"/>
                <w:noProof/>
              </w:rPr>
              <w:t>2.2</w:t>
            </w:r>
            <w:r>
              <w:rPr>
                <w:rFonts w:eastAsiaTheme="minorEastAsia" w:cstheme="minorBidi"/>
                <w:noProof/>
                <w:lang w:eastAsia="de-DE"/>
              </w:rPr>
              <w:tab/>
            </w:r>
            <w:r w:rsidRPr="00561B9D">
              <w:rPr>
                <w:rStyle w:val="Hyperlink"/>
                <w:noProof/>
              </w:rPr>
              <w:t>Datenvorverarbeitung</w:t>
            </w:r>
            <w:r>
              <w:rPr>
                <w:noProof/>
                <w:webHidden/>
              </w:rPr>
              <w:tab/>
            </w:r>
            <w:r>
              <w:rPr>
                <w:noProof/>
                <w:webHidden/>
              </w:rPr>
              <w:fldChar w:fldCharType="begin"/>
            </w:r>
            <w:r>
              <w:rPr>
                <w:noProof/>
                <w:webHidden/>
              </w:rPr>
              <w:instrText xml:space="preserve"> PAGEREF _Toc82035287 \h </w:instrText>
            </w:r>
            <w:r>
              <w:rPr>
                <w:noProof/>
                <w:webHidden/>
              </w:rPr>
            </w:r>
            <w:r>
              <w:rPr>
                <w:noProof/>
                <w:webHidden/>
              </w:rPr>
              <w:fldChar w:fldCharType="separate"/>
            </w:r>
            <w:r>
              <w:rPr>
                <w:noProof/>
                <w:webHidden/>
              </w:rPr>
              <w:t>6</w:t>
            </w:r>
            <w:r>
              <w:rPr>
                <w:noProof/>
                <w:webHidden/>
              </w:rPr>
              <w:fldChar w:fldCharType="end"/>
            </w:r>
          </w:hyperlink>
        </w:p>
        <w:p w14:paraId="5EE56447" w14:textId="770B5C36" w:rsidR="00596A6A" w:rsidRDefault="00596A6A">
          <w:pPr>
            <w:pStyle w:val="Verzeichnis1"/>
            <w:tabs>
              <w:tab w:val="left" w:pos="480"/>
              <w:tab w:val="right" w:leader="dot" w:pos="9062"/>
            </w:tabs>
            <w:rPr>
              <w:rFonts w:eastAsiaTheme="minorEastAsia" w:cstheme="minorBidi"/>
              <w:noProof/>
              <w:lang w:eastAsia="de-DE"/>
            </w:rPr>
          </w:pPr>
          <w:hyperlink w:anchor="_Toc82035288" w:history="1">
            <w:r w:rsidRPr="00561B9D">
              <w:rPr>
                <w:rStyle w:val="Hyperlink"/>
                <w:noProof/>
              </w:rPr>
              <w:t>3.</w:t>
            </w:r>
            <w:r>
              <w:rPr>
                <w:rFonts w:eastAsiaTheme="minorEastAsia" w:cstheme="minorBidi"/>
                <w:noProof/>
                <w:lang w:eastAsia="de-DE"/>
              </w:rPr>
              <w:tab/>
            </w:r>
            <w:r w:rsidRPr="00561B9D">
              <w:rPr>
                <w:rStyle w:val="Hyperlink"/>
                <w:noProof/>
              </w:rPr>
              <w:t>Visualisierung</w:t>
            </w:r>
            <w:r>
              <w:rPr>
                <w:noProof/>
                <w:webHidden/>
              </w:rPr>
              <w:tab/>
            </w:r>
            <w:r>
              <w:rPr>
                <w:noProof/>
                <w:webHidden/>
              </w:rPr>
              <w:fldChar w:fldCharType="begin"/>
            </w:r>
            <w:r>
              <w:rPr>
                <w:noProof/>
                <w:webHidden/>
              </w:rPr>
              <w:instrText xml:space="preserve"> PAGEREF _Toc82035288 \h </w:instrText>
            </w:r>
            <w:r>
              <w:rPr>
                <w:noProof/>
                <w:webHidden/>
              </w:rPr>
            </w:r>
            <w:r>
              <w:rPr>
                <w:noProof/>
                <w:webHidden/>
              </w:rPr>
              <w:fldChar w:fldCharType="separate"/>
            </w:r>
            <w:r>
              <w:rPr>
                <w:noProof/>
                <w:webHidden/>
              </w:rPr>
              <w:t>7</w:t>
            </w:r>
            <w:r>
              <w:rPr>
                <w:noProof/>
                <w:webHidden/>
              </w:rPr>
              <w:fldChar w:fldCharType="end"/>
            </w:r>
          </w:hyperlink>
        </w:p>
        <w:p w14:paraId="2144CF76" w14:textId="14B1C187" w:rsidR="00596A6A" w:rsidRDefault="00596A6A">
          <w:pPr>
            <w:pStyle w:val="Verzeichnis2"/>
            <w:tabs>
              <w:tab w:val="left" w:pos="880"/>
              <w:tab w:val="right" w:leader="dot" w:pos="9062"/>
            </w:tabs>
            <w:rPr>
              <w:rFonts w:eastAsiaTheme="minorEastAsia" w:cstheme="minorBidi"/>
              <w:noProof/>
              <w:lang w:eastAsia="de-DE"/>
            </w:rPr>
          </w:pPr>
          <w:hyperlink w:anchor="_Toc82035289" w:history="1">
            <w:r w:rsidRPr="00561B9D">
              <w:rPr>
                <w:rStyle w:val="Hyperlink"/>
                <w:noProof/>
              </w:rPr>
              <w:t>3.1</w:t>
            </w:r>
            <w:r>
              <w:rPr>
                <w:rFonts w:eastAsiaTheme="minorEastAsia" w:cstheme="minorBidi"/>
                <w:noProof/>
                <w:lang w:eastAsia="de-DE"/>
              </w:rPr>
              <w:tab/>
            </w:r>
            <w:r w:rsidRPr="00561B9D">
              <w:rPr>
                <w:rStyle w:val="Hyperlink"/>
                <w:noProof/>
              </w:rPr>
              <w:t>Analyse der Anwendungsaufgaben</w:t>
            </w:r>
            <w:r>
              <w:rPr>
                <w:noProof/>
                <w:webHidden/>
              </w:rPr>
              <w:tab/>
            </w:r>
            <w:r>
              <w:rPr>
                <w:noProof/>
                <w:webHidden/>
              </w:rPr>
              <w:fldChar w:fldCharType="begin"/>
            </w:r>
            <w:r>
              <w:rPr>
                <w:noProof/>
                <w:webHidden/>
              </w:rPr>
              <w:instrText xml:space="preserve"> PAGEREF _Toc82035289 \h </w:instrText>
            </w:r>
            <w:r>
              <w:rPr>
                <w:noProof/>
                <w:webHidden/>
              </w:rPr>
            </w:r>
            <w:r>
              <w:rPr>
                <w:noProof/>
                <w:webHidden/>
              </w:rPr>
              <w:fldChar w:fldCharType="separate"/>
            </w:r>
            <w:r>
              <w:rPr>
                <w:noProof/>
                <w:webHidden/>
              </w:rPr>
              <w:t>7</w:t>
            </w:r>
            <w:r>
              <w:rPr>
                <w:noProof/>
                <w:webHidden/>
              </w:rPr>
              <w:fldChar w:fldCharType="end"/>
            </w:r>
          </w:hyperlink>
        </w:p>
        <w:p w14:paraId="67D7A946" w14:textId="7F0FEF23" w:rsidR="00596A6A" w:rsidRDefault="00596A6A">
          <w:pPr>
            <w:pStyle w:val="Verzeichnis2"/>
            <w:tabs>
              <w:tab w:val="left" w:pos="880"/>
              <w:tab w:val="right" w:leader="dot" w:pos="9062"/>
            </w:tabs>
            <w:rPr>
              <w:rFonts w:eastAsiaTheme="minorEastAsia" w:cstheme="minorBidi"/>
              <w:noProof/>
              <w:lang w:eastAsia="de-DE"/>
            </w:rPr>
          </w:pPr>
          <w:hyperlink w:anchor="_Toc82035290" w:history="1">
            <w:r w:rsidRPr="00561B9D">
              <w:rPr>
                <w:rStyle w:val="Hyperlink"/>
                <w:noProof/>
              </w:rPr>
              <w:t>3.2</w:t>
            </w:r>
            <w:r>
              <w:rPr>
                <w:rFonts w:eastAsiaTheme="minorEastAsia" w:cstheme="minorBidi"/>
                <w:noProof/>
                <w:lang w:eastAsia="de-DE"/>
              </w:rPr>
              <w:tab/>
            </w:r>
            <w:r w:rsidRPr="00561B9D">
              <w:rPr>
                <w:rStyle w:val="Hyperlink"/>
                <w:noProof/>
              </w:rPr>
              <w:t>Anforderungen an die Visualisierungen</w:t>
            </w:r>
            <w:r>
              <w:rPr>
                <w:noProof/>
                <w:webHidden/>
              </w:rPr>
              <w:tab/>
            </w:r>
            <w:r>
              <w:rPr>
                <w:noProof/>
                <w:webHidden/>
              </w:rPr>
              <w:fldChar w:fldCharType="begin"/>
            </w:r>
            <w:r>
              <w:rPr>
                <w:noProof/>
                <w:webHidden/>
              </w:rPr>
              <w:instrText xml:space="preserve"> PAGEREF _Toc82035290 \h </w:instrText>
            </w:r>
            <w:r>
              <w:rPr>
                <w:noProof/>
                <w:webHidden/>
              </w:rPr>
            </w:r>
            <w:r>
              <w:rPr>
                <w:noProof/>
                <w:webHidden/>
              </w:rPr>
              <w:fldChar w:fldCharType="separate"/>
            </w:r>
            <w:r>
              <w:rPr>
                <w:noProof/>
                <w:webHidden/>
              </w:rPr>
              <w:t>8</w:t>
            </w:r>
            <w:r>
              <w:rPr>
                <w:noProof/>
                <w:webHidden/>
              </w:rPr>
              <w:fldChar w:fldCharType="end"/>
            </w:r>
          </w:hyperlink>
        </w:p>
        <w:p w14:paraId="5785C03D" w14:textId="0ECAB4F6" w:rsidR="00596A6A" w:rsidRDefault="00596A6A">
          <w:pPr>
            <w:pStyle w:val="Verzeichnis2"/>
            <w:tabs>
              <w:tab w:val="left" w:pos="880"/>
              <w:tab w:val="right" w:leader="dot" w:pos="9062"/>
            </w:tabs>
            <w:rPr>
              <w:rFonts w:eastAsiaTheme="minorEastAsia" w:cstheme="minorBidi"/>
              <w:noProof/>
              <w:lang w:eastAsia="de-DE"/>
            </w:rPr>
          </w:pPr>
          <w:hyperlink w:anchor="_Toc82035291" w:history="1">
            <w:r w:rsidRPr="00561B9D">
              <w:rPr>
                <w:rStyle w:val="Hyperlink"/>
                <w:noProof/>
              </w:rPr>
              <w:t>3.3</w:t>
            </w:r>
            <w:r>
              <w:rPr>
                <w:rFonts w:eastAsiaTheme="minorEastAsia" w:cstheme="minorBidi"/>
                <w:noProof/>
                <w:lang w:eastAsia="de-DE"/>
              </w:rPr>
              <w:tab/>
            </w:r>
            <w:r w:rsidRPr="00561B9D">
              <w:rPr>
                <w:rStyle w:val="Hyperlink"/>
                <w:noProof/>
              </w:rPr>
              <w:t>Präsentation der Visualisierung</w:t>
            </w:r>
            <w:r>
              <w:rPr>
                <w:noProof/>
                <w:webHidden/>
              </w:rPr>
              <w:tab/>
            </w:r>
            <w:r>
              <w:rPr>
                <w:noProof/>
                <w:webHidden/>
              </w:rPr>
              <w:fldChar w:fldCharType="begin"/>
            </w:r>
            <w:r>
              <w:rPr>
                <w:noProof/>
                <w:webHidden/>
              </w:rPr>
              <w:instrText xml:space="preserve"> PAGEREF _Toc82035291 \h </w:instrText>
            </w:r>
            <w:r>
              <w:rPr>
                <w:noProof/>
                <w:webHidden/>
              </w:rPr>
            </w:r>
            <w:r>
              <w:rPr>
                <w:noProof/>
                <w:webHidden/>
              </w:rPr>
              <w:fldChar w:fldCharType="separate"/>
            </w:r>
            <w:r>
              <w:rPr>
                <w:noProof/>
                <w:webHidden/>
              </w:rPr>
              <w:t>8</w:t>
            </w:r>
            <w:r>
              <w:rPr>
                <w:noProof/>
                <w:webHidden/>
              </w:rPr>
              <w:fldChar w:fldCharType="end"/>
            </w:r>
          </w:hyperlink>
        </w:p>
        <w:p w14:paraId="412CCDE2" w14:textId="781B2701" w:rsidR="00596A6A" w:rsidRDefault="00596A6A">
          <w:pPr>
            <w:pStyle w:val="Verzeichnis3"/>
            <w:tabs>
              <w:tab w:val="left" w:pos="1320"/>
              <w:tab w:val="right" w:leader="dot" w:pos="9062"/>
            </w:tabs>
            <w:rPr>
              <w:rFonts w:eastAsiaTheme="minorEastAsia" w:cstheme="minorBidi"/>
              <w:noProof/>
              <w:lang w:eastAsia="de-DE"/>
            </w:rPr>
          </w:pPr>
          <w:hyperlink w:anchor="_Toc82035292" w:history="1">
            <w:r w:rsidRPr="00561B9D">
              <w:rPr>
                <w:rStyle w:val="Hyperlink"/>
                <w:noProof/>
              </w:rPr>
              <w:t>3.3.1</w:t>
            </w:r>
            <w:r>
              <w:rPr>
                <w:rFonts w:eastAsiaTheme="minorEastAsia" w:cstheme="minorBidi"/>
                <w:noProof/>
                <w:lang w:eastAsia="de-DE"/>
              </w:rPr>
              <w:tab/>
            </w:r>
            <w:r w:rsidRPr="00561B9D">
              <w:rPr>
                <w:rStyle w:val="Hyperlink"/>
                <w:noProof/>
              </w:rPr>
              <w:t>Visualisierung Eins</w:t>
            </w:r>
            <w:r>
              <w:rPr>
                <w:noProof/>
                <w:webHidden/>
              </w:rPr>
              <w:tab/>
            </w:r>
            <w:r>
              <w:rPr>
                <w:noProof/>
                <w:webHidden/>
              </w:rPr>
              <w:fldChar w:fldCharType="begin"/>
            </w:r>
            <w:r>
              <w:rPr>
                <w:noProof/>
                <w:webHidden/>
              </w:rPr>
              <w:instrText xml:space="preserve"> PAGEREF _Toc82035292 \h </w:instrText>
            </w:r>
            <w:r>
              <w:rPr>
                <w:noProof/>
                <w:webHidden/>
              </w:rPr>
            </w:r>
            <w:r>
              <w:rPr>
                <w:noProof/>
                <w:webHidden/>
              </w:rPr>
              <w:fldChar w:fldCharType="separate"/>
            </w:r>
            <w:r>
              <w:rPr>
                <w:noProof/>
                <w:webHidden/>
              </w:rPr>
              <w:t>8</w:t>
            </w:r>
            <w:r>
              <w:rPr>
                <w:noProof/>
                <w:webHidden/>
              </w:rPr>
              <w:fldChar w:fldCharType="end"/>
            </w:r>
          </w:hyperlink>
        </w:p>
        <w:p w14:paraId="6EE33C41" w14:textId="45379A10" w:rsidR="00596A6A" w:rsidRDefault="00596A6A">
          <w:pPr>
            <w:pStyle w:val="Verzeichnis3"/>
            <w:tabs>
              <w:tab w:val="left" w:pos="1320"/>
              <w:tab w:val="right" w:leader="dot" w:pos="9062"/>
            </w:tabs>
            <w:rPr>
              <w:rFonts w:eastAsiaTheme="minorEastAsia" w:cstheme="minorBidi"/>
              <w:noProof/>
              <w:lang w:eastAsia="de-DE"/>
            </w:rPr>
          </w:pPr>
          <w:hyperlink w:anchor="_Toc82035293" w:history="1">
            <w:r w:rsidRPr="00561B9D">
              <w:rPr>
                <w:rStyle w:val="Hyperlink"/>
                <w:noProof/>
              </w:rPr>
              <w:t>3.3.2</w:t>
            </w:r>
            <w:r>
              <w:rPr>
                <w:rFonts w:eastAsiaTheme="minorEastAsia" w:cstheme="minorBidi"/>
                <w:noProof/>
                <w:lang w:eastAsia="de-DE"/>
              </w:rPr>
              <w:tab/>
            </w:r>
            <w:r w:rsidRPr="00561B9D">
              <w:rPr>
                <w:rStyle w:val="Hyperlink"/>
                <w:noProof/>
              </w:rPr>
              <w:t>Visualisierung Zwei</w:t>
            </w:r>
            <w:r>
              <w:rPr>
                <w:noProof/>
                <w:webHidden/>
              </w:rPr>
              <w:tab/>
            </w:r>
            <w:r>
              <w:rPr>
                <w:noProof/>
                <w:webHidden/>
              </w:rPr>
              <w:fldChar w:fldCharType="begin"/>
            </w:r>
            <w:r>
              <w:rPr>
                <w:noProof/>
                <w:webHidden/>
              </w:rPr>
              <w:instrText xml:space="preserve"> PAGEREF _Toc82035293 \h </w:instrText>
            </w:r>
            <w:r>
              <w:rPr>
                <w:noProof/>
                <w:webHidden/>
              </w:rPr>
            </w:r>
            <w:r>
              <w:rPr>
                <w:noProof/>
                <w:webHidden/>
              </w:rPr>
              <w:fldChar w:fldCharType="separate"/>
            </w:r>
            <w:r>
              <w:rPr>
                <w:noProof/>
                <w:webHidden/>
              </w:rPr>
              <w:t>9</w:t>
            </w:r>
            <w:r>
              <w:rPr>
                <w:noProof/>
                <w:webHidden/>
              </w:rPr>
              <w:fldChar w:fldCharType="end"/>
            </w:r>
          </w:hyperlink>
        </w:p>
        <w:p w14:paraId="1E8B6BB2" w14:textId="21668405" w:rsidR="00596A6A" w:rsidRDefault="00596A6A">
          <w:pPr>
            <w:pStyle w:val="Verzeichnis3"/>
            <w:tabs>
              <w:tab w:val="left" w:pos="1320"/>
              <w:tab w:val="right" w:leader="dot" w:pos="9062"/>
            </w:tabs>
            <w:rPr>
              <w:rFonts w:eastAsiaTheme="minorEastAsia" w:cstheme="minorBidi"/>
              <w:noProof/>
              <w:lang w:eastAsia="de-DE"/>
            </w:rPr>
          </w:pPr>
          <w:hyperlink w:anchor="_Toc82035294" w:history="1">
            <w:r w:rsidRPr="00561B9D">
              <w:rPr>
                <w:rStyle w:val="Hyperlink"/>
                <w:noProof/>
              </w:rPr>
              <w:t>3.3.3</w:t>
            </w:r>
            <w:r>
              <w:rPr>
                <w:rFonts w:eastAsiaTheme="minorEastAsia" w:cstheme="minorBidi"/>
                <w:noProof/>
                <w:lang w:eastAsia="de-DE"/>
              </w:rPr>
              <w:tab/>
            </w:r>
            <w:r w:rsidRPr="00561B9D">
              <w:rPr>
                <w:rStyle w:val="Hyperlink"/>
                <w:noProof/>
              </w:rPr>
              <w:t>Visualisierung Drei</w:t>
            </w:r>
            <w:r>
              <w:rPr>
                <w:noProof/>
                <w:webHidden/>
              </w:rPr>
              <w:tab/>
            </w:r>
            <w:r>
              <w:rPr>
                <w:noProof/>
                <w:webHidden/>
              </w:rPr>
              <w:fldChar w:fldCharType="begin"/>
            </w:r>
            <w:r>
              <w:rPr>
                <w:noProof/>
                <w:webHidden/>
              </w:rPr>
              <w:instrText xml:space="preserve"> PAGEREF _Toc82035294 \h </w:instrText>
            </w:r>
            <w:r>
              <w:rPr>
                <w:noProof/>
                <w:webHidden/>
              </w:rPr>
            </w:r>
            <w:r>
              <w:rPr>
                <w:noProof/>
                <w:webHidden/>
              </w:rPr>
              <w:fldChar w:fldCharType="separate"/>
            </w:r>
            <w:r>
              <w:rPr>
                <w:noProof/>
                <w:webHidden/>
              </w:rPr>
              <w:t>10</w:t>
            </w:r>
            <w:r>
              <w:rPr>
                <w:noProof/>
                <w:webHidden/>
              </w:rPr>
              <w:fldChar w:fldCharType="end"/>
            </w:r>
          </w:hyperlink>
        </w:p>
        <w:p w14:paraId="65AF5CA9" w14:textId="108DD5A6" w:rsidR="00596A6A" w:rsidRDefault="00596A6A">
          <w:pPr>
            <w:pStyle w:val="Verzeichnis2"/>
            <w:tabs>
              <w:tab w:val="left" w:pos="880"/>
              <w:tab w:val="right" w:leader="dot" w:pos="9062"/>
            </w:tabs>
            <w:rPr>
              <w:rFonts w:eastAsiaTheme="minorEastAsia" w:cstheme="minorBidi"/>
              <w:noProof/>
              <w:lang w:eastAsia="de-DE"/>
            </w:rPr>
          </w:pPr>
          <w:hyperlink w:anchor="_Toc82035295" w:history="1">
            <w:r w:rsidRPr="00561B9D">
              <w:rPr>
                <w:rStyle w:val="Hyperlink"/>
                <w:noProof/>
              </w:rPr>
              <w:t>3.4</w:t>
            </w:r>
            <w:r>
              <w:rPr>
                <w:rFonts w:eastAsiaTheme="minorEastAsia" w:cstheme="minorBidi"/>
                <w:noProof/>
                <w:lang w:eastAsia="de-DE"/>
              </w:rPr>
              <w:tab/>
            </w:r>
            <w:r w:rsidRPr="00561B9D">
              <w:rPr>
                <w:rStyle w:val="Hyperlink"/>
                <w:noProof/>
              </w:rPr>
              <w:t>Interaktion</w:t>
            </w:r>
            <w:r>
              <w:rPr>
                <w:noProof/>
                <w:webHidden/>
              </w:rPr>
              <w:tab/>
            </w:r>
            <w:r>
              <w:rPr>
                <w:noProof/>
                <w:webHidden/>
              </w:rPr>
              <w:fldChar w:fldCharType="begin"/>
            </w:r>
            <w:r>
              <w:rPr>
                <w:noProof/>
                <w:webHidden/>
              </w:rPr>
              <w:instrText xml:space="preserve"> PAGEREF _Toc82035295 \h </w:instrText>
            </w:r>
            <w:r>
              <w:rPr>
                <w:noProof/>
                <w:webHidden/>
              </w:rPr>
            </w:r>
            <w:r>
              <w:rPr>
                <w:noProof/>
                <w:webHidden/>
              </w:rPr>
              <w:fldChar w:fldCharType="separate"/>
            </w:r>
            <w:r>
              <w:rPr>
                <w:noProof/>
                <w:webHidden/>
              </w:rPr>
              <w:t>11</w:t>
            </w:r>
            <w:r>
              <w:rPr>
                <w:noProof/>
                <w:webHidden/>
              </w:rPr>
              <w:fldChar w:fldCharType="end"/>
            </w:r>
          </w:hyperlink>
        </w:p>
        <w:p w14:paraId="1382A6CC" w14:textId="7E485CEB" w:rsidR="00596A6A" w:rsidRDefault="00596A6A">
          <w:pPr>
            <w:pStyle w:val="Verzeichnis1"/>
            <w:tabs>
              <w:tab w:val="left" w:pos="480"/>
              <w:tab w:val="right" w:leader="dot" w:pos="9062"/>
            </w:tabs>
            <w:rPr>
              <w:rFonts w:eastAsiaTheme="minorEastAsia" w:cstheme="minorBidi"/>
              <w:noProof/>
              <w:lang w:eastAsia="de-DE"/>
            </w:rPr>
          </w:pPr>
          <w:hyperlink w:anchor="_Toc82035296" w:history="1">
            <w:r w:rsidRPr="00561B9D">
              <w:rPr>
                <w:rStyle w:val="Hyperlink"/>
                <w:noProof/>
              </w:rPr>
              <w:t>4.</w:t>
            </w:r>
            <w:r>
              <w:rPr>
                <w:rFonts w:eastAsiaTheme="minorEastAsia" w:cstheme="minorBidi"/>
                <w:noProof/>
                <w:lang w:eastAsia="de-DE"/>
              </w:rPr>
              <w:tab/>
            </w:r>
            <w:r w:rsidRPr="00561B9D">
              <w:rPr>
                <w:rStyle w:val="Hyperlink"/>
                <w:noProof/>
              </w:rPr>
              <w:t>Implementierung</w:t>
            </w:r>
            <w:r>
              <w:rPr>
                <w:noProof/>
                <w:webHidden/>
              </w:rPr>
              <w:tab/>
            </w:r>
            <w:r>
              <w:rPr>
                <w:noProof/>
                <w:webHidden/>
              </w:rPr>
              <w:fldChar w:fldCharType="begin"/>
            </w:r>
            <w:r>
              <w:rPr>
                <w:noProof/>
                <w:webHidden/>
              </w:rPr>
              <w:instrText xml:space="preserve"> PAGEREF _Toc82035296 \h </w:instrText>
            </w:r>
            <w:r>
              <w:rPr>
                <w:noProof/>
                <w:webHidden/>
              </w:rPr>
            </w:r>
            <w:r>
              <w:rPr>
                <w:noProof/>
                <w:webHidden/>
              </w:rPr>
              <w:fldChar w:fldCharType="separate"/>
            </w:r>
            <w:r>
              <w:rPr>
                <w:noProof/>
                <w:webHidden/>
              </w:rPr>
              <w:t>11</w:t>
            </w:r>
            <w:r>
              <w:rPr>
                <w:noProof/>
                <w:webHidden/>
              </w:rPr>
              <w:fldChar w:fldCharType="end"/>
            </w:r>
          </w:hyperlink>
        </w:p>
        <w:p w14:paraId="1645AD10" w14:textId="4C873EF5" w:rsidR="00596A6A" w:rsidRDefault="00596A6A">
          <w:pPr>
            <w:pStyle w:val="Verzeichnis1"/>
            <w:tabs>
              <w:tab w:val="left" w:pos="480"/>
              <w:tab w:val="right" w:leader="dot" w:pos="9062"/>
            </w:tabs>
            <w:rPr>
              <w:rFonts w:eastAsiaTheme="minorEastAsia" w:cstheme="minorBidi"/>
              <w:noProof/>
              <w:lang w:eastAsia="de-DE"/>
            </w:rPr>
          </w:pPr>
          <w:hyperlink w:anchor="_Toc82035297" w:history="1">
            <w:r w:rsidRPr="00561B9D">
              <w:rPr>
                <w:rStyle w:val="Hyperlink"/>
                <w:noProof/>
              </w:rPr>
              <w:t>5.</w:t>
            </w:r>
            <w:r>
              <w:rPr>
                <w:rFonts w:eastAsiaTheme="minorEastAsia" w:cstheme="minorBidi"/>
                <w:noProof/>
                <w:lang w:eastAsia="de-DE"/>
              </w:rPr>
              <w:tab/>
            </w:r>
            <w:r w:rsidRPr="00561B9D">
              <w:rPr>
                <w:rStyle w:val="Hyperlink"/>
                <w:noProof/>
              </w:rPr>
              <w:t>Anwendungsfälle</w:t>
            </w:r>
            <w:r>
              <w:rPr>
                <w:noProof/>
                <w:webHidden/>
              </w:rPr>
              <w:tab/>
            </w:r>
            <w:r>
              <w:rPr>
                <w:noProof/>
                <w:webHidden/>
              </w:rPr>
              <w:fldChar w:fldCharType="begin"/>
            </w:r>
            <w:r>
              <w:rPr>
                <w:noProof/>
                <w:webHidden/>
              </w:rPr>
              <w:instrText xml:space="preserve"> PAGEREF _Toc82035297 \h </w:instrText>
            </w:r>
            <w:r>
              <w:rPr>
                <w:noProof/>
                <w:webHidden/>
              </w:rPr>
            </w:r>
            <w:r>
              <w:rPr>
                <w:noProof/>
                <w:webHidden/>
              </w:rPr>
              <w:fldChar w:fldCharType="separate"/>
            </w:r>
            <w:r>
              <w:rPr>
                <w:noProof/>
                <w:webHidden/>
              </w:rPr>
              <w:t>12</w:t>
            </w:r>
            <w:r>
              <w:rPr>
                <w:noProof/>
                <w:webHidden/>
              </w:rPr>
              <w:fldChar w:fldCharType="end"/>
            </w:r>
          </w:hyperlink>
        </w:p>
        <w:p w14:paraId="0A0D0732" w14:textId="1765E92B" w:rsidR="00596A6A" w:rsidRDefault="00596A6A">
          <w:pPr>
            <w:pStyle w:val="Verzeichnis2"/>
            <w:tabs>
              <w:tab w:val="left" w:pos="880"/>
              <w:tab w:val="right" w:leader="dot" w:pos="9062"/>
            </w:tabs>
            <w:rPr>
              <w:rFonts w:eastAsiaTheme="minorEastAsia" w:cstheme="minorBidi"/>
              <w:noProof/>
              <w:lang w:eastAsia="de-DE"/>
            </w:rPr>
          </w:pPr>
          <w:hyperlink w:anchor="_Toc82035298" w:history="1">
            <w:r w:rsidRPr="00561B9D">
              <w:rPr>
                <w:rStyle w:val="Hyperlink"/>
                <w:noProof/>
              </w:rPr>
              <w:t>5.1</w:t>
            </w:r>
            <w:r>
              <w:rPr>
                <w:rFonts w:eastAsiaTheme="minorEastAsia" w:cstheme="minorBidi"/>
                <w:noProof/>
                <w:lang w:eastAsia="de-DE"/>
              </w:rPr>
              <w:tab/>
            </w:r>
            <w:r w:rsidRPr="00561B9D">
              <w:rPr>
                <w:rStyle w:val="Hyperlink"/>
                <w:noProof/>
              </w:rPr>
              <w:t>Anwendung Visualisierung Eins</w:t>
            </w:r>
            <w:r>
              <w:rPr>
                <w:noProof/>
                <w:webHidden/>
              </w:rPr>
              <w:tab/>
            </w:r>
            <w:r>
              <w:rPr>
                <w:noProof/>
                <w:webHidden/>
              </w:rPr>
              <w:fldChar w:fldCharType="begin"/>
            </w:r>
            <w:r>
              <w:rPr>
                <w:noProof/>
                <w:webHidden/>
              </w:rPr>
              <w:instrText xml:space="preserve"> PAGEREF _Toc82035298 \h </w:instrText>
            </w:r>
            <w:r>
              <w:rPr>
                <w:noProof/>
                <w:webHidden/>
              </w:rPr>
            </w:r>
            <w:r>
              <w:rPr>
                <w:noProof/>
                <w:webHidden/>
              </w:rPr>
              <w:fldChar w:fldCharType="separate"/>
            </w:r>
            <w:r>
              <w:rPr>
                <w:noProof/>
                <w:webHidden/>
              </w:rPr>
              <w:t>12</w:t>
            </w:r>
            <w:r>
              <w:rPr>
                <w:noProof/>
                <w:webHidden/>
              </w:rPr>
              <w:fldChar w:fldCharType="end"/>
            </w:r>
          </w:hyperlink>
        </w:p>
        <w:p w14:paraId="30D9CE79" w14:textId="6A791ACD" w:rsidR="00596A6A" w:rsidRDefault="00596A6A">
          <w:pPr>
            <w:pStyle w:val="Verzeichnis2"/>
            <w:tabs>
              <w:tab w:val="left" w:pos="880"/>
              <w:tab w:val="right" w:leader="dot" w:pos="9062"/>
            </w:tabs>
            <w:rPr>
              <w:rFonts w:eastAsiaTheme="minorEastAsia" w:cstheme="minorBidi"/>
              <w:noProof/>
              <w:lang w:eastAsia="de-DE"/>
            </w:rPr>
          </w:pPr>
          <w:hyperlink w:anchor="_Toc82035299" w:history="1">
            <w:r w:rsidRPr="00561B9D">
              <w:rPr>
                <w:rStyle w:val="Hyperlink"/>
                <w:noProof/>
              </w:rPr>
              <w:t>5.2</w:t>
            </w:r>
            <w:r>
              <w:rPr>
                <w:rFonts w:eastAsiaTheme="minorEastAsia" w:cstheme="minorBidi"/>
                <w:noProof/>
                <w:lang w:eastAsia="de-DE"/>
              </w:rPr>
              <w:tab/>
            </w:r>
            <w:r w:rsidRPr="00561B9D">
              <w:rPr>
                <w:rStyle w:val="Hyperlink"/>
                <w:noProof/>
              </w:rPr>
              <w:t>Anwendung Visualisierung Zwei</w:t>
            </w:r>
            <w:r>
              <w:rPr>
                <w:noProof/>
                <w:webHidden/>
              </w:rPr>
              <w:tab/>
            </w:r>
            <w:r>
              <w:rPr>
                <w:noProof/>
                <w:webHidden/>
              </w:rPr>
              <w:fldChar w:fldCharType="begin"/>
            </w:r>
            <w:r>
              <w:rPr>
                <w:noProof/>
                <w:webHidden/>
              </w:rPr>
              <w:instrText xml:space="preserve"> PAGEREF _Toc82035299 \h </w:instrText>
            </w:r>
            <w:r>
              <w:rPr>
                <w:noProof/>
                <w:webHidden/>
              </w:rPr>
            </w:r>
            <w:r>
              <w:rPr>
                <w:noProof/>
                <w:webHidden/>
              </w:rPr>
              <w:fldChar w:fldCharType="separate"/>
            </w:r>
            <w:r>
              <w:rPr>
                <w:noProof/>
                <w:webHidden/>
              </w:rPr>
              <w:t>13</w:t>
            </w:r>
            <w:r>
              <w:rPr>
                <w:noProof/>
                <w:webHidden/>
              </w:rPr>
              <w:fldChar w:fldCharType="end"/>
            </w:r>
          </w:hyperlink>
        </w:p>
        <w:p w14:paraId="2ED2D279" w14:textId="0FBFBFB5" w:rsidR="00596A6A" w:rsidRDefault="00596A6A">
          <w:pPr>
            <w:pStyle w:val="Verzeichnis2"/>
            <w:tabs>
              <w:tab w:val="left" w:pos="880"/>
              <w:tab w:val="right" w:leader="dot" w:pos="9062"/>
            </w:tabs>
            <w:rPr>
              <w:rFonts w:eastAsiaTheme="minorEastAsia" w:cstheme="minorBidi"/>
              <w:noProof/>
              <w:lang w:eastAsia="de-DE"/>
            </w:rPr>
          </w:pPr>
          <w:hyperlink w:anchor="_Toc82035300" w:history="1">
            <w:r w:rsidRPr="00561B9D">
              <w:rPr>
                <w:rStyle w:val="Hyperlink"/>
                <w:noProof/>
              </w:rPr>
              <w:t>5.3</w:t>
            </w:r>
            <w:r>
              <w:rPr>
                <w:rFonts w:eastAsiaTheme="minorEastAsia" w:cstheme="minorBidi"/>
                <w:noProof/>
                <w:lang w:eastAsia="de-DE"/>
              </w:rPr>
              <w:tab/>
            </w:r>
            <w:r w:rsidRPr="00561B9D">
              <w:rPr>
                <w:rStyle w:val="Hyperlink"/>
                <w:noProof/>
              </w:rPr>
              <w:t>Anwendung Visualisierung Drei</w:t>
            </w:r>
            <w:r>
              <w:rPr>
                <w:noProof/>
                <w:webHidden/>
              </w:rPr>
              <w:tab/>
            </w:r>
            <w:r>
              <w:rPr>
                <w:noProof/>
                <w:webHidden/>
              </w:rPr>
              <w:fldChar w:fldCharType="begin"/>
            </w:r>
            <w:r>
              <w:rPr>
                <w:noProof/>
                <w:webHidden/>
              </w:rPr>
              <w:instrText xml:space="preserve"> PAGEREF _Toc82035300 \h </w:instrText>
            </w:r>
            <w:r>
              <w:rPr>
                <w:noProof/>
                <w:webHidden/>
              </w:rPr>
            </w:r>
            <w:r>
              <w:rPr>
                <w:noProof/>
                <w:webHidden/>
              </w:rPr>
              <w:fldChar w:fldCharType="separate"/>
            </w:r>
            <w:r>
              <w:rPr>
                <w:noProof/>
                <w:webHidden/>
              </w:rPr>
              <w:t>14</w:t>
            </w:r>
            <w:r>
              <w:rPr>
                <w:noProof/>
                <w:webHidden/>
              </w:rPr>
              <w:fldChar w:fldCharType="end"/>
            </w:r>
          </w:hyperlink>
        </w:p>
        <w:p w14:paraId="68E12F9D" w14:textId="4E324965" w:rsidR="00596A6A" w:rsidRDefault="00596A6A">
          <w:pPr>
            <w:pStyle w:val="Verzeichnis1"/>
            <w:tabs>
              <w:tab w:val="left" w:pos="480"/>
              <w:tab w:val="right" w:leader="dot" w:pos="9062"/>
            </w:tabs>
            <w:rPr>
              <w:rFonts w:eastAsiaTheme="minorEastAsia" w:cstheme="minorBidi"/>
              <w:noProof/>
              <w:lang w:eastAsia="de-DE"/>
            </w:rPr>
          </w:pPr>
          <w:hyperlink w:anchor="_Toc82035301" w:history="1">
            <w:r w:rsidRPr="00561B9D">
              <w:rPr>
                <w:rStyle w:val="Hyperlink"/>
                <w:noProof/>
              </w:rPr>
              <w:t>6.</w:t>
            </w:r>
            <w:r>
              <w:rPr>
                <w:rFonts w:eastAsiaTheme="minorEastAsia" w:cstheme="minorBidi"/>
                <w:noProof/>
                <w:lang w:eastAsia="de-DE"/>
              </w:rPr>
              <w:tab/>
            </w:r>
            <w:r w:rsidRPr="00561B9D">
              <w:rPr>
                <w:rStyle w:val="Hyperlink"/>
                <w:noProof/>
              </w:rPr>
              <w:t>Verwandte Arbeiten</w:t>
            </w:r>
            <w:r>
              <w:rPr>
                <w:noProof/>
                <w:webHidden/>
              </w:rPr>
              <w:tab/>
            </w:r>
            <w:r>
              <w:rPr>
                <w:noProof/>
                <w:webHidden/>
              </w:rPr>
              <w:fldChar w:fldCharType="begin"/>
            </w:r>
            <w:r>
              <w:rPr>
                <w:noProof/>
                <w:webHidden/>
              </w:rPr>
              <w:instrText xml:space="preserve"> PAGEREF _Toc82035301 \h </w:instrText>
            </w:r>
            <w:r>
              <w:rPr>
                <w:noProof/>
                <w:webHidden/>
              </w:rPr>
            </w:r>
            <w:r>
              <w:rPr>
                <w:noProof/>
                <w:webHidden/>
              </w:rPr>
              <w:fldChar w:fldCharType="separate"/>
            </w:r>
            <w:r>
              <w:rPr>
                <w:noProof/>
                <w:webHidden/>
              </w:rPr>
              <w:t>14</w:t>
            </w:r>
            <w:r>
              <w:rPr>
                <w:noProof/>
                <w:webHidden/>
              </w:rPr>
              <w:fldChar w:fldCharType="end"/>
            </w:r>
          </w:hyperlink>
        </w:p>
        <w:p w14:paraId="21EC9B10" w14:textId="336EF78A" w:rsidR="00596A6A" w:rsidRDefault="00596A6A">
          <w:pPr>
            <w:pStyle w:val="Verzeichnis1"/>
            <w:tabs>
              <w:tab w:val="left" w:pos="480"/>
              <w:tab w:val="right" w:leader="dot" w:pos="9062"/>
            </w:tabs>
            <w:rPr>
              <w:rFonts w:eastAsiaTheme="minorEastAsia" w:cstheme="minorBidi"/>
              <w:noProof/>
              <w:lang w:eastAsia="de-DE"/>
            </w:rPr>
          </w:pPr>
          <w:hyperlink w:anchor="_Toc82035302" w:history="1">
            <w:r w:rsidRPr="00561B9D">
              <w:rPr>
                <w:rStyle w:val="Hyperlink"/>
                <w:noProof/>
              </w:rPr>
              <w:t>7.</w:t>
            </w:r>
            <w:r>
              <w:rPr>
                <w:rFonts w:eastAsiaTheme="minorEastAsia" w:cstheme="minorBidi"/>
                <w:noProof/>
                <w:lang w:eastAsia="de-DE"/>
              </w:rPr>
              <w:tab/>
            </w:r>
            <w:r w:rsidRPr="00561B9D">
              <w:rPr>
                <w:rStyle w:val="Hyperlink"/>
                <w:noProof/>
              </w:rPr>
              <w:t>Zusammenfassung und Ausblick</w:t>
            </w:r>
            <w:r>
              <w:rPr>
                <w:noProof/>
                <w:webHidden/>
              </w:rPr>
              <w:tab/>
            </w:r>
            <w:r>
              <w:rPr>
                <w:noProof/>
                <w:webHidden/>
              </w:rPr>
              <w:fldChar w:fldCharType="begin"/>
            </w:r>
            <w:r>
              <w:rPr>
                <w:noProof/>
                <w:webHidden/>
              </w:rPr>
              <w:instrText xml:space="preserve"> PAGEREF _Toc82035302 \h </w:instrText>
            </w:r>
            <w:r>
              <w:rPr>
                <w:noProof/>
                <w:webHidden/>
              </w:rPr>
            </w:r>
            <w:r>
              <w:rPr>
                <w:noProof/>
                <w:webHidden/>
              </w:rPr>
              <w:fldChar w:fldCharType="separate"/>
            </w:r>
            <w:r>
              <w:rPr>
                <w:noProof/>
                <w:webHidden/>
              </w:rPr>
              <w:t>16</w:t>
            </w:r>
            <w:r>
              <w:rPr>
                <w:noProof/>
                <w:webHidden/>
              </w:rPr>
              <w:fldChar w:fldCharType="end"/>
            </w:r>
          </w:hyperlink>
        </w:p>
        <w:p w14:paraId="0D05866A" w14:textId="2479DDB6" w:rsidR="00596A6A" w:rsidRDefault="00596A6A">
          <w:pPr>
            <w:pStyle w:val="Verzeichnis1"/>
            <w:tabs>
              <w:tab w:val="right" w:leader="dot" w:pos="9062"/>
            </w:tabs>
            <w:rPr>
              <w:rFonts w:eastAsiaTheme="minorEastAsia" w:cstheme="minorBidi"/>
              <w:noProof/>
              <w:lang w:eastAsia="de-DE"/>
            </w:rPr>
          </w:pPr>
          <w:hyperlink w:anchor="_Toc82035303" w:history="1">
            <w:r w:rsidRPr="00561B9D">
              <w:rPr>
                <w:rStyle w:val="Hyperlink"/>
                <w:noProof/>
              </w:rPr>
              <w:t>Literatur</w:t>
            </w:r>
            <w:r>
              <w:rPr>
                <w:noProof/>
                <w:webHidden/>
              </w:rPr>
              <w:tab/>
            </w:r>
            <w:r>
              <w:rPr>
                <w:noProof/>
                <w:webHidden/>
              </w:rPr>
              <w:fldChar w:fldCharType="begin"/>
            </w:r>
            <w:r>
              <w:rPr>
                <w:noProof/>
                <w:webHidden/>
              </w:rPr>
              <w:instrText xml:space="preserve"> PAGEREF _Toc82035303 \h </w:instrText>
            </w:r>
            <w:r>
              <w:rPr>
                <w:noProof/>
                <w:webHidden/>
              </w:rPr>
            </w:r>
            <w:r>
              <w:rPr>
                <w:noProof/>
                <w:webHidden/>
              </w:rPr>
              <w:fldChar w:fldCharType="separate"/>
            </w:r>
            <w:r>
              <w:rPr>
                <w:noProof/>
                <w:webHidden/>
              </w:rPr>
              <w:t>i</w:t>
            </w:r>
            <w:r>
              <w:rPr>
                <w:noProof/>
                <w:webHidden/>
              </w:rPr>
              <w:fldChar w:fldCharType="end"/>
            </w:r>
          </w:hyperlink>
        </w:p>
        <w:p w14:paraId="28023C91" w14:textId="4D0F2C0C" w:rsidR="00596A6A" w:rsidRDefault="00596A6A">
          <w:pPr>
            <w:pStyle w:val="Verzeichnis1"/>
            <w:tabs>
              <w:tab w:val="right" w:leader="dot" w:pos="9062"/>
            </w:tabs>
            <w:rPr>
              <w:rFonts w:eastAsiaTheme="minorEastAsia" w:cstheme="minorBidi"/>
              <w:noProof/>
              <w:lang w:eastAsia="de-DE"/>
            </w:rPr>
          </w:pPr>
          <w:hyperlink w:anchor="_Toc82035304" w:history="1">
            <w:r w:rsidRPr="00561B9D">
              <w:rPr>
                <w:rStyle w:val="Hyperlink"/>
                <w:noProof/>
              </w:rPr>
              <w:t>Anhang</w:t>
            </w:r>
            <w:r>
              <w:rPr>
                <w:noProof/>
                <w:webHidden/>
              </w:rPr>
              <w:tab/>
            </w:r>
            <w:r>
              <w:rPr>
                <w:noProof/>
                <w:webHidden/>
              </w:rPr>
              <w:fldChar w:fldCharType="begin"/>
            </w:r>
            <w:r>
              <w:rPr>
                <w:noProof/>
                <w:webHidden/>
              </w:rPr>
              <w:instrText xml:space="preserve"> PAGEREF _Toc82035304 \h </w:instrText>
            </w:r>
            <w:r>
              <w:rPr>
                <w:noProof/>
                <w:webHidden/>
              </w:rPr>
            </w:r>
            <w:r>
              <w:rPr>
                <w:noProof/>
                <w:webHidden/>
              </w:rPr>
              <w:fldChar w:fldCharType="separate"/>
            </w:r>
            <w:r>
              <w:rPr>
                <w:noProof/>
                <w:webHidden/>
              </w:rPr>
              <w:t>ii</w:t>
            </w:r>
            <w:r>
              <w:rPr>
                <w:noProof/>
                <w:webHidden/>
              </w:rPr>
              <w:fldChar w:fldCharType="end"/>
            </w:r>
          </w:hyperlink>
        </w:p>
        <w:p w14:paraId="78DA5905" w14:textId="03BF3B1A" w:rsidR="00596A6A" w:rsidRDefault="00596A6A">
          <w:pPr>
            <w:pStyle w:val="Verzeichnis2"/>
            <w:tabs>
              <w:tab w:val="right" w:leader="dot" w:pos="9062"/>
            </w:tabs>
            <w:rPr>
              <w:rFonts w:eastAsiaTheme="minorEastAsia" w:cstheme="minorBidi"/>
              <w:noProof/>
              <w:lang w:eastAsia="de-DE"/>
            </w:rPr>
          </w:pPr>
          <w:hyperlink w:anchor="_Toc82035305" w:history="1">
            <w:r w:rsidRPr="00561B9D">
              <w:rPr>
                <w:rStyle w:val="Hyperlink"/>
                <w:noProof/>
              </w:rPr>
              <w:t>Git Historie</w:t>
            </w:r>
            <w:r>
              <w:rPr>
                <w:noProof/>
                <w:webHidden/>
              </w:rPr>
              <w:tab/>
            </w:r>
            <w:r>
              <w:rPr>
                <w:noProof/>
                <w:webHidden/>
              </w:rPr>
              <w:fldChar w:fldCharType="begin"/>
            </w:r>
            <w:r>
              <w:rPr>
                <w:noProof/>
                <w:webHidden/>
              </w:rPr>
              <w:instrText xml:space="preserve"> PAGEREF _Toc82035305 \h </w:instrText>
            </w:r>
            <w:r>
              <w:rPr>
                <w:noProof/>
                <w:webHidden/>
              </w:rPr>
            </w:r>
            <w:r>
              <w:rPr>
                <w:noProof/>
                <w:webHidden/>
              </w:rPr>
              <w:fldChar w:fldCharType="separate"/>
            </w:r>
            <w:r>
              <w:rPr>
                <w:noProof/>
                <w:webHidden/>
              </w:rPr>
              <w:t>ii</w:t>
            </w:r>
            <w:r>
              <w:rPr>
                <w:noProof/>
                <w:webHidden/>
              </w:rPr>
              <w:fldChar w:fldCharType="end"/>
            </w:r>
          </w:hyperlink>
        </w:p>
        <w:p w14:paraId="047000A6" w14:textId="6B96068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Ref80356596"/>
      <w:bookmarkStart w:id="2" w:name="_Ref80356977"/>
      <w:bookmarkStart w:id="3" w:name="_Toc82035281"/>
      <w:r w:rsidRPr="00537FBC">
        <w:lastRenderedPageBreak/>
        <w:t>Einleitung</w:t>
      </w:r>
      <w:bookmarkEnd w:id="1"/>
      <w:bookmarkEnd w:id="2"/>
      <w:bookmarkEnd w:id="3"/>
    </w:p>
    <w:p w14:paraId="22A398A8" w14:textId="7D33CDDB" w:rsidR="004B5EBE" w:rsidRDefault="00462FAD" w:rsidP="00184993">
      <w:r>
        <w:t>W</w:t>
      </w:r>
      <w:r w:rsidR="00E7704F">
        <w:t>eltweit wurden</w:t>
      </w:r>
      <w:r w:rsidR="003D5B67">
        <w:t xml:space="preserve"> im Jahr</w:t>
      </w:r>
      <w:r w:rsidR="00DB2942">
        <w:t xml:space="preserve"> 2020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NTMwZDgyMC1hNzA5LTQxYTctOGRiOS1jOTdiMGZmMTVlOGUiLCJUZXh0IjoiWzExXSIsIldBSVZlcnNpb24iOiI2LjEwLjAuMCJ9}</w:instrText>
          </w:r>
          <w:r w:rsidR="004D03E1">
            <w:fldChar w:fldCharType="separate"/>
          </w:r>
          <w:r w:rsidR="00C9272A">
            <w:t>[1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 xml:space="preserve">8,4 </w:t>
      </w:r>
      <w:proofErr w:type="spellStart"/>
      <w:r w:rsidR="00D05033">
        <w:t>mhl</w:t>
      </w:r>
      <w:proofErr w:type="spellEnd"/>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0MGYyMjk0YS05NjQzLTQ5MzctYjA0OC1hZDU4ODg0OWYwZmUiLCJUZXh0IjoiWzExXSIsIldBSVZlcnNpb24iOiI2LjEwLjAuMCJ9}</w:instrText>
          </w:r>
          <w:r w:rsidR="001B3D4D">
            <w:fldChar w:fldCharType="separate"/>
          </w:r>
          <w:r w:rsidR="00C9272A">
            <w:t>[11]</w:t>
          </w:r>
          <w:r w:rsidR="001B3D4D">
            <w:fldChar w:fldCharType="end"/>
          </w:r>
        </w:sdtContent>
      </w:sdt>
      <w:r w:rsidR="003B7138">
        <w:t xml:space="preserve">. </w:t>
      </w:r>
      <w:r w:rsidR="00D05033">
        <w:t xml:space="preserve">Dies ist jedoch </w:t>
      </w:r>
      <w:r w:rsidR="003E0CA3">
        <w:t>nichts</w:t>
      </w:r>
      <w:r w:rsidR="00D05033">
        <w:t xml:space="preserve"> im </w:t>
      </w:r>
      <w:proofErr w:type="spellStart"/>
      <w:r w:rsidR="00D05033">
        <w:t>vergleich</w:t>
      </w:r>
      <w:proofErr w:type="spellEnd"/>
      <w:r w:rsidR="00D05033">
        <w:t xml:space="preserve"> zu der führenden Weinproduktionsnation </w:t>
      </w:r>
      <w:r w:rsidR="003E0CA3">
        <w:t>Italien</w:t>
      </w:r>
      <w:r w:rsidR="00D05033">
        <w:t>,</w:t>
      </w:r>
      <w:r w:rsidR="003E0CA3">
        <w:t xml:space="preserve"> welche im selben Jahr mit </w:t>
      </w:r>
      <w:r w:rsidR="003D5B67">
        <w:t xml:space="preserve">49,1 </w:t>
      </w:r>
      <w:proofErr w:type="spellStart"/>
      <w:r w:rsidR="003D5B67">
        <w:t>mhl</w:t>
      </w:r>
      <w:proofErr w:type="spellEnd"/>
      <w:r w:rsidR="003D5B67">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ZGY3ZWQzYy05NDI5LTQ1YzItYWViOC1hOWY4NzIyOTZkMjciLCJUZXh0IjoiWzExXSIsIldBSVZlcnNpb24iOiI2LjEwLjAuMCJ9}</w:instrText>
          </w:r>
          <w:r w:rsidR="001B3D4D">
            <w:fldChar w:fldCharType="separate"/>
          </w:r>
          <w:r w:rsidR="00C9272A">
            <w:t>[1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2035282"/>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60C542BB" w:rsidR="00E952C0" w:rsidRDefault="002B1609" w:rsidP="00E952C0">
      <w:r w:rsidRPr="002B1609">
        <w:t xml:space="preserve">In einem </w:t>
      </w:r>
      <w:r>
        <w:t>Scatterplot</w:t>
      </w:r>
      <w:r w:rsidRPr="002B1609">
        <w:t xml:space="preserve"> werden die Werte für zwei verschiedene numerische Variablen durch Punkte dargestellt. Die Position der einzelnen Punkte auf der horizontalen und vertikalen Achse </w:t>
      </w:r>
      <w:r w:rsidR="003B6FFF">
        <w:t>geben</w:t>
      </w:r>
      <w:r w:rsidRPr="002B1609">
        <w:t xml:space="preserve"> die Werte für einen einzelnen Datenpunkt</w:t>
      </w:r>
      <w:r w:rsidR="004519A3">
        <w:t>e</w:t>
      </w:r>
      <w:r w:rsidRPr="002B1609">
        <w:t xml:space="preserve"> an. </w:t>
      </w:r>
      <w:r w:rsidR="004B5954">
        <w:t>Scatterplots</w:t>
      </w:r>
      <w:r w:rsidRPr="002B1609">
        <w:t xml:space="preserve"> werden verwendet, um Beziehungen zwischen Variablen zu beobachten.</w:t>
      </w:r>
      <w:r w:rsidR="00B0197F">
        <w:t xml:space="preserve"> So zeigen die</w:t>
      </w:r>
      <w:r w:rsidR="00521BD8" w:rsidRPr="00521BD8">
        <w:t xml:space="preserve"> Punkte in einem </w:t>
      </w:r>
      <w:r w:rsidR="00B0197F">
        <w:t>Scatterplot</w:t>
      </w:r>
      <w:r w:rsidR="00521BD8" w:rsidRPr="00521BD8">
        <w:t xml:space="preserve"> nicht nur die Werte der einzelnen Datenpunkte</w:t>
      </w:r>
      <w:r w:rsidR="00B0197F">
        <w:t xml:space="preserve"> an</w:t>
      </w:r>
      <w:r w:rsidR="00521BD8" w:rsidRPr="00521BD8">
        <w:t>, sondern auch Muster, wenn die Daten als Ganzes betrachtet werden.</w:t>
      </w:r>
      <w:r w:rsidR="00F52026">
        <w:t xml:space="preserve"> </w:t>
      </w:r>
      <w:r w:rsidR="002E433B">
        <w:t>Dadurch</w:t>
      </w:r>
      <w:r w:rsidR="008D4BEB">
        <w:t xml:space="preserve"> </w:t>
      </w:r>
      <w:r w:rsidR="002E433B">
        <w:t>wird es</w:t>
      </w:r>
      <w:r w:rsidR="008D4BEB">
        <w:t xml:space="preserve"> möglich verschiedene Korrelation</w:t>
      </w:r>
      <w:r w:rsidR="004E3927">
        <w:t>sbeziehungen</w:t>
      </w:r>
      <w:r w:rsidR="008D4BEB">
        <w:t xml:space="preserve"> </w:t>
      </w:r>
      <w:r w:rsidR="00F52026">
        <w:t>zu identifizieren</w:t>
      </w:r>
      <w:r w:rsidR="00B037AE">
        <w:t xml:space="preserve">. </w:t>
      </w:r>
      <w:r w:rsidR="00894522">
        <w:t>Weiterhin</w:t>
      </w:r>
      <w:r w:rsidR="00136098">
        <w:t xml:space="preserve"> ist es </w:t>
      </w:r>
      <w:r w:rsidR="002C53E4">
        <w:t xml:space="preserve">mithilfe eines </w:t>
      </w:r>
      <w:r w:rsidR="00EA635D">
        <w:t>Scatterplots</w:t>
      </w:r>
      <w:r w:rsidR="002C53E4">
        <w:t xml:space="preserve"> möglich verschiedene Daten in verschiedene Gruppen zu unterteilen</w:t>
      </w:r>
      <w:r w:rsidR="00EA635D">
        <w:t xml:space="preserve">, </w:t>
      </w:r>
      <w:r w:rsidR="009B71CE" w:rsidRPr="009B71CE">
        <w:t>je nachdem, wie eng die Punkte zusammenliegen.</w:t>
      </w:r>
      <w:r w:rsidR="009B71CE">
        <w:t xml:space="preserve"> </w:t>
      </w:r>
      <w:r w:rsidR="003C7390">
        <w:t>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0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xNl0ifV19LCJUYWciOiJDaXRhdmlQbGFjZWhvbGRlciM2YzRmNjFmYS1kMzM1LTQ5NTktYWZjZi00MzVmYTlmYThhNjUiLCJUZXh0IjoiWzE2XSIsIldBSVZlcnNpb24iOiI2LjEwLjAuMCJ9}</w:instrText>
          </w:r>
          <w:r w:rsidR="00E93CF6">
            <w:fldChar w:fldCharType="separate"/>
          </w:r>
          <w:r w:rsidR="00C9272A">
            <w:t>[16]</w:t>
          </w:r>
          <w:r w:rsidR="00E93CF6">
            <w:fldChar w:fldCharType="end"/>
          </w:r>
        </w:sdtContent>
      </w:sdt>
    </w:p>
    <w:p w14:paraId="0E14BD03" w14:textId="457DCBDA"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 Muster</w:t>
      </w:r>
      <w:r w:rsidR="00D77B8F">
        <w:t xml:space="preserve"> und Vergleiche zu tätigen</w:t>
      </w:r>
      <w:r w:rsidR="004125C3">
        <w:t xml:space="preserve">. </w:t>
      </w:r>
      <w:r w:rsidR="000E7635">
        <w:t>Um die</w:t>
      </w:r>
      <w:r w:rsidR="005C34A5">
        <w:t>s zu erreichen ist es wichtig</w:t>
      </w:r>
      <w:r w:rsidR="00064D0E">
        <w:t>,</w:t>
      </w:r>
      <w:r w:rsidR="005C34A5">
        <w:t xml:space="preserve"> nicht zu denken das Linien eine Kodierung von Zeitreihen darstell</w:t>
      </w:r>
      <w:r w:rsidR="004A1C83">
        <w:t>t</w:t>
      </w:r>
      <w:r w:rsidR="007107B8">
        <w:t xml:space="preserve"> (und somit eine Veränderung des Wertes von </w:t>
      </w:r>
      <w:r w:rsidR="000B0A57">
        <w:t xml:space="preserve">Zeitpunkt a nach Zeitpunkt b </w:t>
      </w:r>
      <w:r w:rsidR="004A1C83">
        <w:t>erschließt</w:t>
      </w:r>
      <w:r w:rsidR="000B0A57">
        <w:t>)</w:t>
      </w:r>
      <w:r w:rsidR="005C34A5">
        <w:t xml:space="preserve">. </w:t>
      </w:r>
      <w:r w:rsidR="000B0A57">
        <w:t>Stattdessen stell</w:t>
      </w:r>
      <w:r w:rsidR="000A1A37">
        <w:t>t</w:t>
      </w:r>
      <w:r w:rsidR="000B0A57">
        <w:t xml:space="preserve"> eine Linie im Parallelen Koordinatensystem eine Verbindung </w:t>
      </w:r>
      <w:r w:rsidR="00757094">
        <w:t>einer Reihe von Werten dar. So lässt sich</w:t>
      </w:r>
      <w:r w:rsidR="001E5FB9">
        <w:t xml:space="preserve"> beispielsweise einfacher </w:t>
      </w:r>
      <w:r w:rsidR="009647F5">
        <w:t>erkennen,</w:t>
      </w:r>
      <w:r w:rsidR="001E5FB9">
        <w:t xml:space="preserve"> ob sich Werte innerhalb des Durchschnittes </w:t>
      </w:r>
      <w:r w:rsidR="00491D7D">
        <w:t>befinden</w:t>
      </w:r>
      <w:r w:rsidR="001E5FB9">
        <w:t xml:space="preserve"> oder</w:t>
      </w:r>
      <w:r w:rsidR="005E20C2">
        <w:t xml:space="preserve"> </w:t>
      </w:r>
      <w:r w:rsidR="001E5FB9">
        <w:t xml:space="preserve">besondere Ausreißer </w:t>
      </w:r>
      <w:r w:rsidR="009813A3">
        <w:t>sind</w:t>
      </w:r>
      <w:r w:rsidR="001E5FB9">
        <w:t xml:space="preserve">. </w:t>
      </w:r>
      <w:r w:rsidR="004E0A65">
        <w:t xml:space="preserve">Weiterhin ist es </w:t>
      </w:r>
      <w:r w:rsidR="009813A3">
        <w:t>denkbar</w:t>
      </w:r>
      <w:r w:rsidR="004E0A65">
        <w:t xml:space="preserve"> generelle Aussagen über die verschiedenen Werte zu treffen</w:t>
      </w:r>
      <w:r w:rsidR="00790CAA">
        <w:t xml:space="preserve">, ob beispielsweise </w:t>
      </w:r>
      <w:r w:rsidR="00803BD7">
        <w:t>einige Werte insgesamt größer sind als andere</w:t>
      </w:r>
      <w:r w:rsidR="009647F5">
        <w:t>n</w:t>
      </w:r>
      <w:r w:rsidR="00803BD7">
        <w:t xml:space="preserv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OV0ifV19LCJUYWciOiJDaXRhdmlQbGFjZWhvbGRlciM3OTllNDczMy1hZTFmLTRhMmItODNkYi0zY2ViZTU0Nzk4YzkiLCJUZXh0IjoiWzldIiwiV0FJVmVyc2lvbiI6IjYuMTAuMC4wIn0=}</w:instrText>
          </w:r>
          <w:r w:rsidR="00026B0A">
            <w:fldChar w:fldCharType="separate"/>
          </w:r>
          <w:r w:rsidR="00C9272A">
            <w:t>[9]</w:t>
          </w:r>
          <w:r w:rsidR="00026B0A">
            <w:fldChar w:fldCharType="end"/>
          </w:r>
        </w:sdtContent>
      </w:sdt>
    </w:p>
    <w:p w14:paraId="50B6ED61" w14:textId="66DFCF2E" w:rsidR="00B14B0E" w:rsidRDefault="005E19D8" w:rsidP="00E952C0">
      <w:r>
        <w:lastRenderedPageBreak/>
        <w:t xml:space="preserve">Die </w:t>
      </w:r>
      <w:r w:rsidR="0087260F">
        <w:t>Baum</w:t>
      </w:r>
      <w:r w:rsidR="009647F5">
        <w:t>hierarchie</w:t>
      </w:r>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w:t>
      </w:r>
      <w:r w:rsidR="009647F5">
        <w:t>hierarchie</w:t>
      </w:r>
      <w:r w:rsidR="00FE0172">
        <w:t xml:space="preserve"> bei einem Element u</w:t>
      </w:r>
      <w:r w:rsidR="006A631C">
        <w:t xml:space="preserve">nd verzweigt sich dabei mindestens zweimal. Diese, durch die Verzweigung entstanden Elemente, können sich wiederrum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Tg5NDZmZC0zNjkyLTQ3YTctOTIyOC1kMWI2Y2Q2NWMyNzUiLCJUZXh0IjoiWzFdIiwiV0FJVmVyc2lvbiI6IjYuMTAuMC4wIn0=}</w:instrText>
          </w:r>
          <w:r w:rsidR="00BC2E5B">
            <w:fldChar w:fldCharType="separate"/>
          </w:r>
          <w:r w:rsidR="00C9272A">
            <w:t>[1]</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4C0BBE9A"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die Trauben während der Ernte gewesen sind</w:t>
      </w:r>
      <w:r w:rsidR="00977878">
        <w:t xml:space="preserve">, zieht dies </w:t>
      </w:r>
      <w:r w:rsidR="007B4903">
        <w:t>einen höheren Zuckergehalt</w:t>
      </w:r>
      <w:r w:rsidR="00D5007D">
        <w:t xml:space="preserve"> </w:t>
      </w:r>
      <w:r w:rsidR="00977878">
        <w:t>nach sich und</w:t>
      </w:r>
      <w:r w:rsidR="00D5007D">
        <w:t xml:space="preserve"> hat </w:t>
      </w:r>
      <w:r w:rsidR="007B4903">
        <w:t>steig</w:t>
      </w:r>
      <w:r w:rsidR="00977878">
        <w:t>enden</w:t>
      </w:r>
      <w:r w:rsidR="007B4903">
        <w:t xml:space="preserve"> Alkoholgehalt</w:t>
      </w:r>
      <w:r w:rsidR="00977878">
        <w:t>es</w:t>
      </w:r>
      <w:r w:rsidR="007B4903">
        <w:t xml:space="preserve"> des Weines</w:t>
      </w:r>
      <w:r w:rsidR="00977878">
        <w:t xml:space="preserve"> zur Folge</w:t>
      </w:r>
      <w:r w:rsidR="007B4903">
        <w:t>.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Q4OTFlYWQ2LWI2NDAtNDcyYS1iYTI0LWQxMmFlYTI5ZGRmYiIsIlRleHQiOiJbMl0iLCJXQUlWZXJzaW9uIjoiNi4xMC4wLjAifQ==}</w:instrText>
          </w:r>
          <w:r w:rsidR="00A8554F">
            <w:fldChar w:fldCharType="separate"/>
          </w:r>
          <w:r w:rsidR="00C9272A">
            <w:t>[2]</w:t>
          </w:r>
          <w:r w:rsidR="00A8554F">
            <w:fldChar w:fldCharType="end"/>
          </w:r>
        </w:sdtContent>
      </w:sdt>
    </w:p>
    <w:p w14:paraId="4A312845" w14:textId="6C0628D1"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w:t>
      </w:r>
      <w:r w:rsidR="00074687">
        <w:t>der</w:t>
      </w:r>
      <w:r w:rsidR="00E670CC">
        <w:t xml:space="preserve"> Wein</w:t>
      </w:r>
      <w:r w:rsidR="00074687">
        <w:t xml:space="preserve"> im Hals</w:t>
      </w:r>
      <w:r w:rsidR="00E670CC">
        <w:t xml:space="preserve"> brennt. Bei </w:t>
      </w:r>
      <w:r w:rsidR="0013174C">
        <w:t xml:space="preserve">Weißweinen hingegen liegt die Temperatur </w:t>
      </w:r>
      <w:r w:rsidR="00381FED">
        <w:t xml:space="preserve">niedriger als </w:t>
      </w:r>
      <w:r w:rsidR="00C61C31">
        <w:t xml:space="preserve">bei den Rotweinen. So besitzt ein junger Weißwein </w:t>
      </w:r>
      <w:r w:rsidR="00AF5DFE">
        <w:t xml:space="preserve">eine Trinktemperatur </w:t>
      </w:r>
      <w:r w:rsidR="002A1E04">
        <w:t xml:space="preserve">zwischen neun und elf Grad, ein Reifer Weißwein sollte </w:t>
      </w:r>
      <w:r w:rsidR="00FD3D99">
        <w:t>bei elf bis 13 Grad getrunken werden</w:t>
      </w:r>
      <w:r w:rsidR="00ED47F8">
        <w:t>. Falls</w:t>
      </w:r>
      <w:r w:rsidR="009E5EDC">
        <w:t xml:space="preserve"> ein</w:t>
      </w:r>
      <w:r w:rsidR="00ED47F8">
        <w:t xml:space="preserve"> Weißwein zu kalt getrunken werden </w:t>
      </w:r>
      <w:r w:rsidR="009E5EDC">
        <w:t>sollte,</w:t>
      </w:r>
      <w:r w:rsidR="00ED47F8">
        <w:t xml:space="preserve"> überwiegt dabei die Säure und die restlichen Aromen des Weines </w:t>
      </w:r>
      <w:r w:rsidR="00AF5DFE">
        <w:t xml:space="preserve">gehen </w:t>
      </w:r>
      <w:r w:rsidR="00E81FB1">
        <w:t>verloren.</w:t>
      </w:r>
      <w:r w:rsidR="00BF5CFF">
        <w:t xml:space="preserve"> Da jeder Geschmack individuell ist, ist es auch möglich mit der verschiedenen Trinktemperaturen des Weines zu experimentieren. </w:t>
      </w:r>
      <w:r w:rsidR="009F73F7">
        <w:t xml:space="preserve">Als Faustregel gilt </w:t>
      </w:r>
      <w:r w:rsidR="000C14A9">
        <w:t>dabei,</w:t>
      </w:r>
      <w:r w:rsidR="009F73F7">
        <w:t xml:space="preserve"> sobald ein Wein kühler getrunken </w:t>
      </w:r>
      <w:r w:rsidR="001659B4">
        <w:t>wird,</w:t>
      </w:r>
      <w:r w:rsidR="009F73F7">
        <w:t xml:space="preserve"> </w:t>
      </w:r>
      <w:r w:rsidR="007112E0">
        <w:t xml:space="preserve">verstärken sich die Säuren und </w:t>
      </w:r>
      <w:r w:rsidR="000C14A9">
        <w:t>Gerbstoffe</w:t>
      </w:r>
      <w:r w:rsidR="007112E0">
        <w:t xml:space="preserv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w:t>
      </w:r>
      <w:r w:rsidR="000C14A9">
        <w:t xml:space="preserve">besser </w:t>
      </w:r>
      <w:r w:rsidR="006400D7">
        <w:t>i</w:t>
      </w:r>
      <w:r w:rsidR="000C14A9">
        <w:t>h</w:t>
      </w:r>
      <w:r w:rsidR="006400D7">
        <w:t xml:space="preserve">n </w:t>
      </w:r>
      <w:r w:rsidR="00E32FC7">
        <w:t>tendenziell</w:t>
      </w:r>
      <w:r w:rsidR="006400D7">
        <w:t xml:space="preserve"> etwas kühler als die optimale </w:t>
      </w:r>
      <w:r w:rsidR="001371D8" w:rsidRPr="001371D8">
        <w:t xml:space="preserve">Trinktemperatur </w:t>
      </w:r>
      <w:r w:rsidR="00E32FC7">
        <w:t>zu servieren</w:t>
      </w:r>
      <w:r w:rsidR="001371D8">
        <w:t>, da dieser sich</w:t>
      </w:r>
      <w:r w:rsidR="007174AB">
        <w:t xml:space="preserve"> schnell</w:t>
      </w:r>
      <w:r w:rsidR="001371D8">
        <w:t xml:space="preserve"> nach dem Ausschenken um zwei bis drei </w:t>
      </w:r>
      <w:proofErr w:type="spellStart"/>
      <w:r w:rsidR="001371D8">
        <w:t>grad</w:t>
      </w:r>
      <w:proofErr w:type="spellEnd"/>
      <w:r w:rsidR="001371D8">
        <w:t xml:space="preserve"> </w:t>
      </w:r>
      <w:r w:rsidR="002B74FD">
        <w:t>erwärmt</w:t>
      </w:r>
      <w:r w:rsidR="001371D8">
        <w: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0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xMl0ifV19LCJUYWciOiJDaXRhdmlQbGFjZWhvbGRlciMzMGZkNWU2OC04NDU3LTQ2NjktOWJmMy02MDUxMDBkYmI1ODgiLCJUZXh0IjoiWzEyXSIsIldBSVZlcnNpb24iOiI2LjEwLjAuMCJ9}</w:instrText>
          </w:r>
          <w:r w:rsidR="00F8468F">
            <w:fldChar w:fldCharType="separate"/>
          </w:r>
          <w:r w:rsidR="00C9272A">
            <w:t>[12]</w:t>
          </w:r>
          <w:r w:rsidR="00F8468F">
            <w:fldChar w:fldCharType="end"/>
          </w:r>
        </w:sdtContent>
      </w:sdt>
    </w:p>
    <w:p w14:paraId="2B96CE00" w14:textId="193EE06D" w:rsidR="00BE37B3" w:rsidRDefault="0059369C" w:rsidP="00E952C0">
      <w:r>
        <w:t>Bei der Süße des Weines handelt es sich um eine der wichtigsten Bestandteile des Weines</w:t>
      </w:r>
      <w:r w:rsidR="00D75E81">
        <w:t xml:space="preserve"> und verleiht</w:t>
      </w:r>
      <w:r w:rsidR="008E499A">
        <w:t xml:space="preserve"> ihm</w:t>
      </w:r>
      <w:r w:rsidR="00D75E81">
        <w:t xml:space="preserve"> mit anderen Komponenten erst </w:t>
      </w:r>
      <w:r w:rsidR="00A07A32">
        <w:t>den</w:t>
      </w:r>
      <w:r w:rsidR="00D75E81">
        <w:t xml:space="preserve"> Geschmack. </w:t>
      </w:r>
      <w:r w:rsidR="002B2B00">
        <w:t>Die Süße beschreibt dabei den Restzucker innerhalb des Weines</w:t>
      </w:r>
      <w:r w:rsidR="00ED5C60">
        <w:t>. Dieser kann je nach Anbaugebiet und Rebsorte auch unterschiedlich ausfallen.</w:t>
      </w:r>
      <w:r w:rsidR="00B976BB">
        <w:t xml:space="preserve"> Dabei gilt </w:t>
      </w:r>
      <w:r w:rsidR="009F4626">
        <w:t xml:space="preserve">jedoch primär </w:t>
      </w:r>
      <w:r w:rsidR="00B976BB">
        <w:t xml:space="preserve">je </w:t>
      </w:r>
      <w:r w:rsidR="007B1754">
        <w:t>reifer</w:t>
      </w:r>
      <w:r w:rsidR="00B976BB">
        <w:t xml:space="preserve"> die Trauben sind desto mehr </w:t>
      </w:r>
      <w:r w:rsidR="007B1754">
        <w:t>süßer ist der Wein.</w:t>
      </w:r>
      <w:r w:rsidR="00ED5C60">
        <w:t xml:space="preserve"> </w:t>
      </w:r>
      <w:r w:rsidR="00957E1F">
        <w:t>Innerhalb des EU</w:t>
      </w:r>
      <w:r w:rsidR="00E209AA">
        <w:t>-</w:t>
      </w:r>
      <w:r w:rsidR="00957E1F">
        <w:t xml:space="preserve">Weingesetzes ist festgelegt das ein süßer (oder auch lieblicher) Wein </w:t>
      </w:r>
      <w:r w:rsidR="00097A24">
        <w:t>mindestens eine</w:t>
      </w:r>
      <w:r w:rsidR="00E209AA">
        <w:t>n</w:t>
      </w:r>
      <w:r w:rsidR="00097A24">
        <w:t xml:space="preserve"> Restzuckergehalt von 45</w:t>
      </w:r>
      <w:r w:rsidR="007B1754">
        <w:t xml:space="preserve"> Gramm</w:t>
      </w:r>
      <w:r w:rsidR="00097A24">
        <w:t xml:space="preserve"> pro Liter aufweisen muss.</w:t>
      </w:r>
      <w:r w:rsidR="007B1754">
        <w:t xml:space="preserve"> </w:t>
      </w:r>
      <w:r w:rsidR="00477941">
        <w:t>Darüber hinaus ist es möglich diese</w:t>
      </w:r>
      <w:r w:rsidR="00DB4756">
        <w:t>n</w:t>
      </w:r>
      <w:r w:rsidR="00477941">
        <w:t xml:space="preserve"> im Nachhinein </w:t>
      </w:r>
      <w:r w:rsidR="00E2566B">
        <w:t xml:space="preserve">zu </w:t>
      </w:r>
      <w:proofErr w:type="gramStart"/>
      <w:r w:rsidR="00E2566B">
        <w:t>erhöhen</w:t>
      </w:r>
      <w:proofErr w:type="gramEnd"/>
      <w:r w:rsidR="00E2566B">
        <w:t xml:space="preserve"> indem </w:t>
      </w:r>
      <w:r w:rsidR="00477941">
        <w:t>Zucker hinzufügt</w:t>
      </w:r>
      <w:r w:rsidR="00C81719">
        <w:t xml:space="preserve"> wird,</w:t>
      </w:r>
      <w:r w:rsidR="00477941">
        <w:t xml:space="preserve">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V0ifV19LCJUYWciOiJDaXRhdmlQbGFjZWhvbGRlciNjMjE0MWYxMi03MGZkLTQ4YjItYjk5OS1iNDVjNjEyNjFiZTAiLCJUZXh0IjoiWzVdIiwiV0FJVmVyc2lvbiI6IjYuMTAuMC4wIn0=}</w:instrText>
          </w:r>
          <w:r w:rsidR="00613984">
            <w:fldChar w:fldCharType="separate"/>
          </w:r>
          <w:r w:rsidR="00C9272A">
            <w:t>[5]</w:t>
          </w:r>
          <w:r w:rsidR="00613984">
            <w:fldChar w:fldCharType="end"/>
          </w:r>
        </w:sdtContent>
      </w:sdt>
    </w:p>
    <w:p w14:paraId="0429711A" w14:textId="11E2EA99" w:rsidR="00A73D3C" w:rsidRDefault="00B1763C" w:rsidP="00E952C0">
      <w:r>
        <w:t>Die Säure innerhalb eines Weines soll ihm die Fr</w:t>
      </w:r>
      <w:r w:rsidR="008E2EA9">
        <w:t>i</w:t>
      </w:r>
      <w:r>
        <w:t xml:space="preserve">sche und Eleganz </w:t>
      </w:r>
      <w:r w:rsidR="008E2EA9">
        <w:t>verleihen</w:t>
      </w:r>
      <w:r>
        <w:t xml:space="preserve">. </w:t>
      </w:r>
      <w:r w:rsidR="00AF4C52">
        <w:t xml:space="preserve">Diese entsteht </w:t>
      </w:r>
      <w:r w:rsidR="00C22F31">
        <w:t xml:space="preserve">beim Reifungsprozess </w:t>
      </w:r>
      <w:r w:rsidR="00F42313">
        <w:t xml:space="preserve">an der Rebe.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w:t>
      </w:r>
      <w:r w:rsidR="00B617E4">
        <w:lastRenderedPageBreak/>
        <w:t xml:space="preserve">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da diese den Wein weich und angenehm schmeck</w:t>
      </w:r>
      <w:r w:rsidR="00227850">
        <w:t>end</w:t>
      </w:r>
      <w:r w:rsidR="007C5E58">
        <w:t xml:space="preserve"> macht. Die Apfelsäure hingehen macht den Wein kantig und hart. Dies kann bei </w:t>
      </w:r>
      <w:r w:rsidR="00CC4A2B">
        <w:t xml:space="preserve">Weißweinen zum </w:t>
      </w:r>
      <w:r w:rsidR="00227850">
        <w:t>Teil</w:t>
      </w:r>
      <w:r w:rsidR="00CC4A2B">
        <w:t xml:space="preserve"> erwünscht sei</w:t>
      </w:r>
      <w:r w:rsidR="00227850">
        <w:t>n</w:t>
      </w:r>
      <w:r w:rsidR="00CC4A2B">
        <w:t>,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0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xNF0ifV19LCJUYWciOiJDaXRhdmlQbGFjZWhvbGRlciNiODQ5MGU2Ny1hZmRiLTRiODYtYjIyNC00NTM1ZWI5NmUxNzciLCJUZXh0IjoiWzE0XSIsIldBSVZlcnNpb24iOiI2LjEwLjAuMCJ9}</w:instrText>
          </w:r>
          <w:r w:rsidR="002B75A4">
            <w:fldChar w:fldCharType="separate"/>
          </w:r>
          <w:r w:rsidR="00C9272A">
            <w:t>[14]</w:t>
          </w:r>
          <w:r w:rsidR="002B75A4">
            <w:fldChar w:fldCharType="end"/>
          </w:r>
        </w:sdtContent>
      </w:sdt>
    </w:p>
    <w:p w14:paraId="35918478" w14:textId="2ECA77DB"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So sind vor allem die Gerbstoffe für den Körper verantwortlich</w:t>
      </w:r>
      <w:r w:rsidR="00EE1DA1">
        <w:t>, da</w:t>
      </w:r>
      <w:r w:rsidR="006635EE">
        <w:t xml:space="preserve"> meistens ein höherer Gerbstoffgehalt </w:t>
      </w:r>
      <w:r w:rsidR="005078EF">
        <w:t>zu einem voluminöseren Körper</w:t>
      </w:r>
      <w:r w:rsidR="00EE1DA1">
        <w:t xml:space="preserve"> führt</w:t>
      </w:r>
      <w:r w:rsidR="005078EF">
        <w:t xml:space="preserve">.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4ZTVlOWQ5LTdiNmEtNDFlNS1iMTczLTk4M2VkNGU1ZTcxNSIsIlRleHQiOiJbNF0iLCJXQUlWZXJzaW9uIjoiNi4xMC4wLjAifQ==}</w:instrText>
          </w:r>
          <w:r w:rsidR="00BD485E">
            <w:fldChar w:fldCharType="separate"/>
          </w:r>
          <w:r w:rsidR="00C9272A">
            <w:t>[4]</w:t>
          </w:r>
          <w:r w:rsidR="00BD485E">
            <w:fldChar w:fldCharType="end"/>
          </w:r>
        </w:sdtContent>
      </w:sdt>
    </w:p>
    <w:p w14:paraId="30AE597B" w14:textId="1C9D5CDC" w:rsidR="00617139" w:rsidRDefault="00B21785" w:rsidP="00E952C0">
      <w:r>
        <w:t xml:space="preserve">Die Gerbstoffe (auch Tannine genannt) </w:t>
      </w:r>
      <w:r w:rsidR="00770C57">
        <w:t xml:space="preserve">kommen primär im Wein </w:t>
      </w:r>
      <w:r w:rsidR="00F152C2">
        <w:t xml:space="preserve">vor bei dem die </w:t>
      </w:r>
      <w:r w:rsidR="00EE1DA1">
        <w:t>ganze</w:t>
      </w:r>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w:t>
      </w:r>
      <w:r w:rsidR="008927D0">
        <w:t xml:space="preserve"> Gerbstoffe</w:t>
      </w:r>
      <w:r w:rsidR="006048AB">
        <w:t xml:space="preserve"> als ein Weißwein, da hierbei die gesamte Traube verarbeitet wird.</w:t>
      </w:r>
      <w:r w:rsidR="003A5D5C">
        <w:t xml:space="preserve"> Jedoch können auch bei der </w:t>
      </w:r>
      <w:r w:rsidR="008927D0">
        <w:t>Gärung</w:t>
      </w:r>
      <w:r w:rsidR="003A5D5C">
        <w:t xml:space="preserve"> in Holzfässern weitere Gerbstoffe hinzukommen.</w:t>
      </w:r>
      <w:r w:rsidR="006048AB">
        <w:t xml:space="preserve"> </w:t>
      </w:r>
      <w:r w:rsidR="00604A94">
        <w:t xml:space="preserve">Beim Trinken des Weines </w:t>
      </w:r>
      <w:r w:rsidR="00AF4EF6">
        <w:t xml:space="preserve">rufen die Gerbstoffe den </w:t>
      </w:r>
      <w:r w:rsidR="00866A45">
        <w:t xml:space="preserve">herben bis bitteren Geschmack und das </w:t>
      </w:r>
      <w:r w:rsidR="000B7174">
        <w:t>Gefühl,</w:t>
      </w:r>
      <w:r w:rsidR="00866A45">
        <w:t xml:space="preserve"> </w:t>
      </w:r>
      <w:r w:rsidR="000B7174">
        <w:t xml:space="preserve">dass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w:t>
      </w:r>
      <w:r w:rsidR="003A75EB">
        <w:t>spüren</w:t>
      </w:r>
      <w:r w:rsidR="00472A57">
        <w:t xml:space="preserve">,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z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MwMTA3MjVkLWY5ZDktNDQwZi1iYTFkLTI0OTAyOTkwMmUxZSIsIlRleHQiOiJbM10iLCJXQUlWZXJzaW9uIjoiNi4xMC4wLjAifQ==}</w:instrText>
          </w:r>
          <w:r w:rsidR="009F7A08">
            <w:fldChar w:fldCharType="separate"/>
          </w:r>
          <w:r w:rsidR="00C9272A">
            <w:t>[3]</w:t>
          </w:r>
          <w:r w:rsidR="009F7A08">
            <w:fldChar w:fldCharType="end"/>
          </w:r>
        </w:sdtContent>
      </w:sdt>
    </w:p>
    <w:p w14:paraId="5F45A0C3" w14:textId="226A3C7A"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MGFjYTgzOWItM2I0MC00ZWVhLTgwZjctNzAxMjYyZjAwYjFmIiwiVGV4dCI6IlsxM10iLCJXQUlWZXJzaW9uIjoiNi4xMC4wLjAifQ==}</w:instrText>
          </w:r>
          <w:r w:rsidR="00691019">
            <w:fldChar w:fldCharType="separate"/>
          </w:r>
          <w:r w:rsidR="00C9272A">
            <w:t>[13]</w:t>
          </w:r>
          <w:r w:rsidR="00691019">
            <w:fldChar w:fldCharType="end"/>
          </w:r>
        </w:sdtContent>
      </w:sdt>
    </w:p>
    <w:p w14:paraId="7F944F39" w14:textId="6DAFE00F" w:rsidR="008F593C" w:rsidRDefault="008F593C" w:rsidP="00537FBC">
      <w:pPr>
        <w:pStyle w:val="berschrift2"/>
      </w:pPr>
      <w:bookmarkStart w:id="7" w:name="_Ref81905548"/>
      <w:bookmarkStart w:id="8" w:name="_Toc82035283"/>
      <w:r>
        <w:t>Zielgruppen</w:t>
      </w:r>
      <w:bookmarkEnd w:id="7"/>
      <w:bookmarkEnd w:id="8"/>
    </w:p>
    <w:p w14:paraId="5A10E773" w14:textId="7A8A1D93" w:rsidR="00153762" w:rsidRDefault="00153762" w:rsidP="00153762">
      <w:r>
        <w:t xml:space="preserve">Für die verschiedene </w:t>
      </w:r>
      <w:r w:rsidR="00CB39E0">
        <w:t>Visualisierungstechniken gibt es drei verschiedene Zielgruppen, welche potenziell an diese</w:t>
      </w:r>
      <w:r w:rsidR="0085434F">
        <w:t xml:space="preserve">n </w:t>
      </w:r>
      <w:r w:rsidR="0054564C">
        <w:t>interessiert sein könnten.</w:t>
      </w:r>
      <w:r w:rsidR="0085434F">
        <w:t xml:space="preserve"> Diese Zielgruppen sind: </w:t>
      </w:r>
      <w:r w:rsidR="0085434F" w:rsidRPr="0085434F">
        <w:t>Weininteressierte</w:t>
      </w:r>
      <w:r w:rsidR="0085434F">
        <w:t>, Weineinkäufer</w:t>
      </w:r>
      <w:r w:rsidR="002658C6">
        <w:t xml:space="preserve"> (-verkäufer) und der Weinexperte. Auf </w:t>
      </w:r>
      <w:r w:rsidR="0054564C">
        <w:t>diese Zielgruppen wird nachfolgend genauer eingegangen</w:t>
      </w:r>
      <w:r w:rsidR="002658C6">
        <w:t>.</w:t>
      </w:r>
    </w:p>
    <w:p w14:paraId="1F736F0F" w14:textId="79BE466C" w:rsidR="00423C16" w:rsidRDefault="00685A3F" w:rsidP="00153762">
      <w:r>
        <w:t>Die Weininteressierten sind eine Gruppe welche gerne Wein</w:t>
      </w:r>
      <w:r w:rsidR="0094712C">
        <w:t xml:space="preserve"> </w:t>
      </w:r>
      <w:r w:rsidR="00AE6C31">
        <w:t>trink</w:t>
      </w:r>
      <w:r w:rsidR="00243CF8">
        <w:t>t</w:t>
      </w:r>
      <w:r w:rsidR="00AE6C31">
        <w:t>,</w:t>
      </w:r>
      <w:r w:rsidR="0094712C">
        <w:t xml:space="preserve"> jedoch </w:t>
      </w:r>
      <w:r w:rsidR="00273214">
        <w:t>kein bis kaum Vorwissen zu dem Thema besitz</w:t>
      </w:r>
      <w:r w:rsidR="00BC49C1">
        <w:t>en</w:t>
      </w:r>
      <w:r w:rsidR="00AE6C31">
        <w:t xml:space="preserve">. </w:t>
      </w:r>
      <w:r w:rsidR="004F3462">
        <w:t>Deswegen könnten diese mithilfe von verschiedenen Visualisierungen neue Erkenntnisse rund um das Thema der Weine</w:t>
      </w:r>
      <w:r w:rsidR="007E2049" w:rsidRPr="007E2049">
        <w:t xml:space="preserve"> </w:t>
      </w:r>
      <w:r w:rsidR="007E2049">
        <w:t>gewinnen</w:t>
      </w:r>
      <w:r w:rsidR="00751668">
        <w:t xml:space="preserve">. </w:t>
      </w:r>
      <w:r w:rsidR="00E47C46">
        <w:t>Somit</w:t>
      </w:r>
      <w:r w:rsidR="00751668">
        <w:t xml:space="preserve"> </w:t>
      </w:r>
      <w:r w:rsidR="00BF221D">
        <w:t>wäre es möglich</w:t>
      </w:r>
      <w:r w:rsidR="00751668">
        <w:t xml:space="preserve"> </w:t>
      </w:r>
      <w:r w:rsidR="00423C16">
        <w:t xml:space="preserve">das diese Zielgruppe </w:t>
      </w:r>
      <w:r w:rsidR="004B2370">
        <w:lastRenderedPageBreak/>
        <w:t>mithilfe dieser Visualisierung</w:t>
      </w:r>
      <w:r w:rsidR="00E47C46">
        <w:t>en neue</w:t>
      </w:r>
      <w:r w:rsidR="004B2370">
        <w:t xml:space="preserve"> </w:t>
      </w:r>
      <w:r w:rsidR="00A779E3">
        <w:t>Weine</w:t>
      </w:r>
      <w:r w:rsidR="00E47C46">
        <w:t xml:space="preserve"> für sich</w:t>
      </w:r>
      <w:r w:rsidR="00423C16">
        <w:t xml:space="preserve"> entdec</w:t>
      </w:r>
      <w:r w:rsidR="00E47C46">
        <w:t>kt</w:t>
      </w:r>
      <w:r w:rsidR="00423C16">
        <w:t xml:space="preserve"> </w:t>
      </w:r>
      <w:r w:rsidR="00121B76">
        <w:t xml:space="preserve">oder bisher getrunkene Weine besser </w:t>
      </w:r>
      <w:r w:rsidR="00E47C46">
        <w:t>einordnen kann</w:t>
      </w:r>
      <w:r w:rsidR="00121B76">
        <w:t>.</w:t>
      </w:r>
    </w:p>
    <w:p w14:paraId="766D1E41" w14:textId="4AC617F4" w:rsidR="00A779E3" w:rsidRDefault="00A779E3" w:rsidP="00153762">
      <w:r>
        <w:t xml:space="preserve">Bei der Gruppe der Weineinkäufer bzw. Weinverkäufer handelt es sich um die </w:t>
      </w:r>
      <w:r w:rsidR="00934FAE">
        <w:t>Gruppe, welche das meiste Wissen über Weine besitzen sollte</w:t>
      </w:r>
      <w:r w:rsidR="001A2681">
        <w:t>.</w:t>
      </w:r>
      <w:r w:rsidR="00934FAE">
        <w:t xml:space="preserve"> </w:t>
      </w:r>
      <w:r w:rsidR="001A2681">
        <w:t>So muss diese</w:t>
      </w:r>
      <w:r w:rsidR="00DD4E78">
        <w:t xml:space="preserve"> Zielgruppe ihre Kunden beraten und </w:t>
      </w:r>
      <w:r w:rsidR="00766856">
        <w:t>gute Weine zu entsprechend zu guten Preisen finden.</w:t>
      </w:r>
      <w:r w:rsidR="007118D0">
        <w:t xml:space="preserve"> Somit ist ihr Vorwissen </w:t>
      </w:r>
      <w:r w:rsidR="009D0C0C">
        <w:t xml:space="preserve">seht gut bis exzellent. </w:t>
      </w:r>
      <w:r w:rsidR="00925779">
        <w:t xml:space="preserve">Diese </w:t>
      </w:r>
      <w:r w:rsidR="00DE3187">
        <w:t>Visualisierungen sollten es dieser Zielgruppe ermöglichen schneller neue Sorten zu entdecken, welche in das Sortiment passen</w:t>
      </w:r>
      <w:r w:rsidR="006E1C9A">
        <w:t xml:space="preserve">. </w:t>
      </w:r>
      <w:r w:rsidR="00B41E7B">
        <w:t>Weiterhin könnte</w:t>
      </w:r>
      <w:r w:rsidR="00E1223D">
        <w:t>n</w:t>
      </w:r>
      <w:r w:rsidR="00B41E7B">
        <w:t xml:space="preserve"> diese Visualisierungen zur Kundenberatung verwendet werden, um den Kunden noch individueller und schneller</w:t>
      </w:r>
      <w:r w:rsidR="00D501C6">
        <w:t xml:space="preserve"> zu</w:t>
      </w:r>
      <w:r w:rsidR="00B41E7B">
        <w:t xml:space="preserve"> beraten.</w:t>
      </w:r>
      <w:r w:rsidR="00E1223D">
        <w:t xml:space="preserve"> So könnten beispielsweise</w:t>
      </w:r>
      <w:r w:rsidR="006E1C9A">
        <w:t xml:space="preserve"> </w:t>
      </w:r>
      <w:r w:rsidR="00942A4E">
        <w:t xml:space="preserve">neue oder außergewöhnliche Sorten </w:t>
      </w:r>
      <w:r w:rsidR="00E1223D">
        <w:t>für einen speziellen Kunden entdeckt werden.</w:t>
      </w:r>
    </w:p>
    <w:p w14:paraId="16E26D45" w14:textId="5BBB9265" w:rsidR="004F3462" w:rsidRDefault="00942A4E" w:rsidP="00153762">
      <w:r>
        <w:t xml:space="preserve">Die </w:t>
      </w:r>
      <w:r w:rsidR="0008040D">
        <w:t xml:space="preserve">Weinexperten sind eine Gruppe von Leuten welche gerne Wein trinken und sich bereits mit diesem Thema auseinandergesetzt haben. </w:t>
      </w:r>
      <w:r w:rsidR="00DE41D8">
        <w:t>Dementsprechend sollte ihr Wissenstand durchschnittlich bis gut sein. Diese Gruppe könnte mithilfe der Visualisierungen neue Sorten für sich entdecken, welche ihre</w:t>
      </w:r>
      <w:r w:rsidR="00355FAA">
        <w:t>m</w:t>
      </w:r>
      <w:r w:rsidR="00DE41D8">
        <w:t xml:space="preserve"> Geschmack </w:t>
      </w:r>
      <w:r w:rsidR="001B5D68">
        <w:t>entspricht.</w:t>
      </w:r>
    </w:p>
    <w:p w14:paraId="287D03B6" w14:textId="7105D427" w:rsidR="008F593C" w:rsidRDefault="008F593C" w:rsidP="00537FBC">
      <w:pPr>
        <w:pStyle w:val="berschrift2"/>
      </w:pPr>
      <w:bookmarkStart w:id="9" w:name="_Toc82035284"/>
      <w:r>
        <w:t>Überblick und Beiträge</w:t>
      </w:r>
      <w:bookmarkEnd w:id="9"/>
    </w:p>
    <w:p w14:paraId="217BA9F6" w14:textId="5C32D882" w:rsidR="0030171C" w:rsidRPr="00F971C1" w:rsidRDefault="006B3782" w:rsidP="00F971C1">
      <w:r>
        <w:t>In diesem Projekt wurden die Daten</w:t>
      </w:r>
      <w:r w:rsidR="005C4645">
        <w:t xml:space="preserve"> von der Webseite </w:t>
      </w:r>
      <w:r w:rsidR="00355FAA">
        <w:t>„</w:t>
      </w:r>
      <w:proofErr w:type="spellStart"/>
      <w:r w:rsidR="005C4645">
        <w:t>Kagg</w:t>
      </w:r>
      <w:r w:rsidR="00015214">
        <w:t>le</w:t>
      </w:r>
      <w:proofErr w:type="spellEnd"/>
      <w:r w:rsidR="00355FAA">
        <w:t>“</w:t>
      </w:r>
      <w:r w:rsidR="00015214">
        <w:t xml:space="preserve"> verwendet. Dabei handelt es sich Daten rund um das Thema Wein. </w:t>
      </w:r>
      <w:r w:rsidR="00E21BC8">
        <w:t>Diese Daten enthalten dabei Angaben über den Namen, Produzent</w:t>
      </w:r>
      <w:r w:rsidR="00AA04EF">
        <w:t xml:space="preserve">, Herkunft, Typ und Verwendung des Weines. Darüber hinaus </w:t>
      </w:r>
      <w:r w:rsidR="005530A6">
        <w:t xml:space="preserve">gibt es </w:t>
      </w:r>
      <w:r w:rsidR="002D04DA">
        <w:t>Angaben</w:t>
      </w:r>
      <w:r w:rsidR="005530A6">
        <w:t xml:space="preserve"> zu den verschiedenen Eigenschaften des Weines wie </w:t>
      </w:r>
      <w:r w:rsidR="005E3C6B">
        <w:t xml:space="preserve">Alkoholgehalt, </w:t>
      </w:r>
      <w:r w:rsidR="00A961A7">
        <w:t>Trinktemperatur, Süße, Säure, Körper</w:t>
      </w:r>
      <w:r w:rsidR="00D07480">
        <w:t>, Gerbstoffe, Preis, Jahr und größer einer Flasch</w:t>
      </w:r>
      <w:r w:rsidR="005530A6">
        <w:t>e</w:t>
      </w:r>
      <w:r w:rsidR="00D07480">
        <w:t>.</w:t>
      </w:r>
      <w:r w:rsidR="00BF69A0">
        <w:t xml:space="preserve"> Genauere Informationen was diese Eigenschaften </w:t>
      </w:r>
      <w:r w:rsidR="00EA4782">
        <w:t>ausdrücken</w:t>
      </w:r>
      <w:r w:rsidR="00BF69A0">
        <w:t xml:space="preserve">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w:t>
      </w:r>
      <w:r w:rsidR="00320E2D">
        <w:t>in</w:t>
      </w:r>
      <w:r w:rsidR="00F41A14">
        <w:t xml:space="preserve"> einem Scatterplot, Parallelen Koordinaten und einer Baum</w:t>
      </w:r>
      <w:r w:rsidR="00320E2D">
        <w:t>hierarchie</w:t>
      </w:r>
      <w:r w:rsidR="00F41A14">
        <w:t xml:space="preserve"> dargestellt. Wie diese Diagramme aufgebaut sind, </w:t>
      </w:r>
      <w:r w:rsidR="00905A3E">
        <w:t>wird</w:t>
      </w:r>
      <w:r w:rsidR="00F41A14">
        <w:t xml:space="preserve">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w:t>
      </w:r>
      <w:r w:rsidR="00905A3E">
        <w:t>genauer erklärt</w:t>
      </w:r>
      <w:r w:rsidR="00F41A14">
        <w:t xml:space="preserve">.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w:t>
      </w:r>
      <w:r w:rsidR="00EC65B5">
        <w:t>mehr als zwei</w:t>
      </w:r>
      <w:r w:rsidR="00AA5AB8">
        <w:t xml:space="preserve"> </w:t>
      </w:r>
      <w:r w:rsidR="00A32A54">
        <w:t xml:space="preserve">Eigenschaften </w:t>
      </w:r>
      <w:r w:rsidR="00EC65B5">
        <w:t xml:space="preserve">miteinander vergleichen werden. </w:t>
      </w:r>
      <w:r w:rsidR="004D5AE5">
        <w:t>Dabei</w:t>
      </w:r>
      <w:r w:rsidR="00EC65B5">
        <w:t xml:space="preserve"> können verschiedene Trends und Besonderheiten </w:t>
      </w:r>
      <w:r w:rsidR="004D5AE5">
        <w:t>bei den verschiedenen Eigenschaften des Weines erkannt werden</w:t>
      </w:r>
      <w:r w:rsidR="00EC65B5">
        <w:t xml:space="preserve">. </w:t>
      </w:r>
      <w:r w:rsidR="00DB3DB6">
        <w:t>Bei</w:t>
      </w:r>
      <w:r w:rsidR="002D66FB">
        <w:t xml:space="preserve"> der Baum</w:t>
      </w:r>
      <w:r w:rsidR="00DB3DB6">
        <w:t>hierarchie</w:t>
      </w:r>
      <w:r w:rsidR="002D66FB">
        <w:t xml:space="preserve"> wird es möglich </w:t>
      </w:r>
      <w:r w:rsidR="00DB3DB6">
        <w:t>sein</w:t>
      </w:r>
      <w:r w:rsidR="00EE2A7C">
        <w:t>,</w:t>
      </w:r>
      <w:r w:rsidR="00DB3DB6">
        <w:t xml:space="preserve"> verschiedene Weine</w:t>
      </w:r>
      <w:r w:rsidR="00382428">
        <w:t xml:space="preserv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Ref80347550"/>
      <w:bookmarkStart w:id="11" w:name="_Toc82035285"/>
      <w:r>
        <w:t>Daten</w:t>
      </w:r>
      <w:bookmarkEnd w:id="10"/>
      <w:bookmarkEnd w:id="11"/>
    </w:p>
    <w:p w14:paraId="3F58FF0E" w14:textId="2E4BC71F"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Diese Originaldatei enthält 32 Spalten mit insgesamt 21</w:t>
      </w:r>
      <w:r w:rsidR="00B33B8E">
        <w:t>.</w:t>
      </w:r>
      <w:r w:rsidR="008D2BE8">
        <w:t xml:space="preserve">605 Datensätze.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21</w:t>
      </w:r>
      <w:r w:rsidR="00B33B8E">
        <w:t>.</w:t>
      </w:r>
      <w:r w:rsidR="000456F2">
        <w:t xml:space="preserve">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MyNmFjOTEyMy0wMzk0LTQ5ZmQtYWYzNC1kZmI5YjAwNzY4NjEiLCJUZXh0IjoiWzddIiwiV0FJVmVyc2lvbiI6IjYuMTAuMC4wIn0=}</w:instrText>
          </w:r>
          <w:r w:rsidR="0019646D">
            <w:fldChar w:fldCharType="separate"/>
          </w:r>
          <w:r w:rsidR="00C9272A">
            <w:t>[7]</w:t>
          </w:r>
          <w:r w:rsidR="0019646D">
            <w:fldChar w:fldCharType="end"/>
          </w:r>
        </w:sdtContent>
      </w:sdt>
    </w:p>
    <w:p w14:paraId="250BF83D" w14:textId="278105A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65757E">
        <w:t>die</w:t>
      </w:r>
      <w:r w:rsidR="00DF4917">
        <w:t xml:space="preserve"> Namen</w:t>
      </w:r>
      <w:r w:rsidR="00EC4014">
        <w:t xml:space="preserve"> der einzelnen Weine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und der entsprechenden Nummer, welche die entsprechende</w:t>
      </w:r>
      <w:r w:rsidR="0065757E">
        <w:t>n</w:t>
      </w:r>
      <w:r w:rsidR="008C1750">
        <w:t xml:space="preserve"> </w:t>
      </w:r>
      <w:r w:rsidR="0065757E">
        <w:t>Herkunftsregionen angeben</w:t>
      </w:r>
      <w:r w:rsidR="008C1750">
        <w:t>.</w:t>
      </w:r>
      <w:r w:rsidR="007B1969">
        <w:t xml:space="preserve"> </w:t>
      </w:r>
      <w:r w:rsidR="00D0303B">
        <w:t>Danach</w:t>
      </w:r>
      <w:r w:rsidR="007B1969">
        <w:t xml:space="preserve"> </w:t>
      </w:r>
      <w:r w:rsidR="00C968AB">
        <w:t>finde</w:t>
      </w:r>
      <w:r w:rsidR="00D0303B">
        <w:t>n</w:t>
      </w:r>
      <w:r w:rsidR="00C968AB">
        <w:t xml:space="preserve"> </w:t>
      </w:r>
      <w:r w:rsidR="00C968AB">
        <w:lastRenderedPageBreak/>
        <w:t>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D0303B">
        <w:t xml:space="preserve"> (bis zwölf)</w:t>
      </w:r>
      <w:r w:rsidR="00792911">
        <w:t xml:space="preserve">, um die Weine </w:t>
      </w:r>
      <w:r w:rsidR="00210756">
        <w:t>ihre entsprechende Sorte</w:t>
      </w:r>
      <w:r w:rsidR="00792911">
        <w:t xml:space="preserve"> zuordnen zu können.</w:t>
      </w:r>
      <w:r w:rsidR="00210756">
        <w:t xml:space="preserve"> Nach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0303B">
        <w:t>Nach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w:t>
      </w:r>
      <w:r w:rsidR="00B71FF7">
        <w:t>Nullw</w:t>
      </w:r>
      <w:r w:rsidR="00DC34E9">
        <w:t xml:space="preserve">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NjZGM4MjhiZC1iMmE4LTQ4ZWEtYjNiNi05YzNjYjdjYWM3ZjgiLCJUZXh0IjoiWzddIiwiV0FJVmVyc2lvbiI6IjYuMTAuMC4wIn0=}</w:instrText>
          </w:r>
          <w:r w:rsidR="0019646D">
            <w:fldChar w:fldCharType="separate"/>
          </w:r>
          <w:r w:rsidR="00C9272A">
            <w:t>[7]</w:t>
          </w:r>
          <w:r w:rsidR="0019646D">
            <w:fldChar w:fldCharType="end"/>
          </w:r>
        </w:sdtContent>
      </w:sdt>
    </w:p>
    <w:p w14:paraId="46824846" w14:textId="39230A8B" w:rsidR="00A12BD6" w:rsidRDefault="007D6A59" w:rsidP="00AC3ACF">
      <w:r>
        <w:t xml:space="preserve">Die Datenqualität dieser Daten eignet </w:t>
      </w:r>
      <w:r w:rsidR="00FE71BD">
        <w:t>sich für</w:t>
      </w:r>
      <w:r w:rsidR="00420EFB">
        <w:t xml:space="preserve"> die Zielgruppe der Weininteressierten </w:t>
      </w:r>
      <w:r w:rsidR="00510830">
        <w:t>gut. Da diese ausreichend tiefe bieten um neue Weine kennen zu lerne</w:t>
      </w:r>
      <w:r>
        <w:t>n</w:t>
      </w:r>
      <w:r w:rsidR="00510830">
        <w:t xml:space="preserve"> und auch Zusammenhänge zwischen den Weinen Eigenschaften zu erkennen. Für die </w:t>
      </w:r>
      <w:r>
        <w:t>Gruppen</w:t>
      </w:r>
      <w:r w:rsidR="00510830">
        <w:t xml:space="preserve"> der Weineinkäufer oder Weinexperten ist di</w:t>
      </w:r>
      <w:r>
        <w:t xml:space="preserve">e Datenqualität </w:t>
      </w:r>
      <w:r w:rsidR="00510830">
        <w:t xml:space="preserve">ausreichend. Da hierbei vor allem durch die vielen </w:t>
      </w:r>
      <w:r w:rsidR="00B71FF7">
        <w:t>Nullwerte</w:t>
      </w:r>
      <w:r w:rsidR="00510830">
        <w:t xml:space="preserv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w:t>
      </w:r>
      <w:r w:rsidR="00B00F1F">
        <w:t>, um eine fundierte Entscheidung treffen zu könn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w:t>
      </w:r>
      <w:r w:rsidR="00D462F3">
        <w:t xml:space="preserve">Dies ist eine </w:t>
      </w:r>
      <w:r w:rsidR="00F104E7">
        <w:t>Ungenauigkeit,</w:t>
      </w:r>
      <w:r w:rsidR="00D462F3">
        <w:t xml:space="preserve"> welche </w:t>
      </w:r>
      <w:r w:rsidR="00F104E7">
        <w:t>von der Zielgruppe unerwünscht ist.</w:t>
      </w:r>
    </w:p>
    <w:p w14:paraId="639D0CFA" w14:textId="705D2249"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393E2FE8" w14:textId="1FE5D6DA" w:rsidR="005339DD" w:rsidRDefault="007A6428" w:rsidP="00AC3ACF">
      <w:r>
        <w:t xml:space="preserve">Darüber hinaus wurde für das Baumdiagramm </w:t>
      </w:r>
      <w:r w:rsidR="00B24ECB">
        <w:t>eine weiter</w:t>
      </w:r>
      <w:r w:rsidR="00D20B12">
        <w:t>e</w:t>
      </w:r>
      <w:r w:rsidR="00B24ECB">
        <w:t xml:space="preserve"> Datei erstellt,</w:t>
      </w:r>
      <w:r w:rsidR="005339DD">
        <w:t xml:space="preserve"> in welcher die Länder der </w:t>
      </w:r>
      <w:r w:rsidR="00A854B8">
        <w:t>Weine</w:t>
      </w:r>
      <w:r w:rsidR="005339DD">
        <w:t xml:space="preserve"> um Kontinente und </w:t>
      </w:r>
      <w:r w:rsidR="00C96553">
        <w:t xml:space="preserve">deren Einteilungen ergänzt worden </w:t>
      </w:r>
      <w:r w:rsidR="00A854B8">
        <w:t>sind</w:t>
      </w:r>
      <w:r w:rsidR="00C96553">
        <w:t>. Dies dient der bessern Hierar</w:t>
      </w:r>
      <w:r w:rsidR="00D20B12">
        <w:t>chischen Darstellung der Weine und ihrer Länder.</w:t>
      </w:r>
    </w:p>
    <w:p w14:paraId="50B60290" w14:textId="70783C84" w:rsidR="008F593C" w:rsidRDefault="008F593C" w:rsidP="00537FBC">
      <w:pPr>
        <w:pStyle w:val="berschrift2"/>
      </w:pPr>
      <w:bookmarkStart w:id="12" w:name="_Toc82035286"/>
      <w:r>
        <w:t>Technische Breitstellung der Daten</w:t>
      </w:r>
      <w:bookmarkEnd w:id="12"/>
    </w:p>
    <w:p w14:paraId="7B98439F" w14:textId="7505F1D5" w:rsidR="00224237" w:rsidRDefault="00FB7ECD" w:rsidP="002F0BFE">
      <w:r>
        <w:t xml:space="preserve">Die Technische </w:t>
      </w:r>
      <w:r w:rsidR="0006184F">
        <w:t>Bereitstellung</w:t>
      </w:r>
      <w:r>
        <w:t xml:space="preserve"> der Datenerfolgt mithilfe des </w:t>
      </w:r>
      <w:r w:rsidR="0006184F">
        <w:t>GitHubs</w:t>
      </w:r>
      <w:r>
        <w:t xml:space="preserve"> </w:t>
      </w:r>
      <w:r w:rsidR="004D7185" w:rsidRPr="004D7185">
        <w:t>Repository</w:t>
      </w:r>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w:t>
      </w:r>
      <w:r w:rsidR="006248F6">
        <w:t>sind</w:t>
      </w:r>
      <w:r w:rsidR="001D6CD3">
        <w:t xml:space="preserve"> unter dem Unterordner </w:t>
      </w:r>
      <w:r w:rsidR="00B32886">
        <w:t xml:space="preserve">„Quelldaten“ </w:t>
      </w:r>
      <w:r w:rsidR="00A31E0E">
        <w:t xml:space="preserve">die </w:t>
      </w:r>
      <w:r w:rsidR="004D7185">
        <w:t>u</w:t>
      </w:r>
      <w:r w:rsidR="00A31E0E">
        <w:t>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proofErr w:type="spellStart"/>
      <w:r w:rsidR="00076DFB">
        <w:t>AufbereiteteDaten</w:t>
      </w:r>
      <w:proofErr w:type="spellEnd"/>
      <w:r w:rsidR="00F01048">
        <w:t>“</w:t>
      </w:r>
      <w:r w:rsidR="00076DFB">
        <w:t xml:space="preserve"> sind alle Daten zu finden welche weiterverarbeitet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080F84A3" w14:textId="4695728A" w:rsidR="00C736F9" w:rsidRDefault="00895DFA" w:rsidP="002F0BFE">
      <w:r>
        <w:t>Dabei wurde</w:t>
      </w:r>
      <w:r w:rsidR="00774089">
        <w:t xml:space="preserve"> auf</w:t>
      </w:r>
      <w:r>
        <w:t xml:space="preserve"> zwei wesentliche Dateiformate für die Bereitstellung der Datei </w:t>
      </w:r>
      <w:r w:rsidR="00774089">
        <w:t>gesetzt</w:t>
      </w:r>
      <w:r>
        <w: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w:t>
      </w:r>
      <w:r w:rsidR="0022312B">
        <w:t xml:space="preserve"> und das Dezimaltrennzeichen ist ein Punkt. Falls eine Null oder das Feld leer </w:t>
      </w:r>
      <w:r w:rsidR="005F4CFB">
        <w:t>ist,</w:t>
      </w:r>
      <w:r w:rsidR="0022312B">
        <w:t xml:space="preserve"> </w:t>
      </w:r>
      <w:r w:rsidR="005F4CFB">
        <w:t>so gilt dies als nicht vorhandener Wert.</w:t>
      </w:r>
      <w:r w:rsidR="00955145">
        <w:t xml:space="preserve"> </w:t>
      </w:r>
      <w:r w:rsidR="00A0567A">
        <w:t xml:space="preserve">In den JSON Datei hingegen wurden nur die Beziehungen zwischen den </w:t>
      </w:r>
      <w:r w:rsidR="00955145">
        <w:t>Weinen und den Ländern</w:t>
      </w:r>
      <w:r w:rsidR="00A0567A">
        <w:t xml:space="preserve">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e</w:t>
      </w:r>
      <w:r w:rsidR="00955145">
        <w:t xml:space="preserve"> </w:t>
      </w:r>
      <w:r w:rsidR="00643664">
        <w:t xml:space="preserve">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w:t>
      </w:r>
      <w:r w:rsidR="00955145">
        <w:t>in</w:t>
      </w:r>
      <w:r w:rsidR="006D78B0">
        <w:t xml:space="preserve"> der CSV-Datei keine Weine produzieren.</w:t>
      </w:r>
    </w:p>
    <w:p w14:paraId="54799330" w14:textId="519A6CF8" w:rsidR="00C736F9" w:rsidRDefault="00C736F9" w:rsidP="002F0BFE">
      <w:r>
        <w:br w:type="page"/>
      </w:r>
    </w:p>
    <w:p w14:paraId="5967DCBC" w14:textId="5EE3D88D" w:rsidR="008F593C" w:rsidRDefault="008F593C" w:rsidP="00537FBC">
      <w:pPr>
        <w:pStyle w:val="berschrift2"/>
      </w:pPr>
      <w:bookmarkStart w:id="13" w:name="_Ref80347685"/>
      <w:bookmarkStart w:id="14" w:name="_Toc82035287"/>
      <w:r>
        <w:lastRenderedPageBreak/>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146B56D0"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dem Unterordner „</w:t>
      </w:r>
      <w:proofErr w:type="spellStart"/>
      <w:r w:rsidR="00417E8E">
        <w:t>AufbereiteteDaten</w:t>
      </w:r>
      <w:proofErr w:type="spellEnd"/>
      <w:r w:rsidR="00417E8E">
        <w:t xml:space="preserve">“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z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I5ODBmMDJlLTgxMGMtNDVjZS05NjU1LTFlMDUwODZhNmU1YyIsIlRleHQiOiJbNl0iLCJXQUlWZXJzaW9uIjoiNi4xMC4wLjAifQ==}</w:instrText>
          </w:r>
          <w:r w:rsidR="008B7ECC">
            <w:fldChar w:fldCharType="separate"/>
          </w:r>
          <w:r w:rsidR="00C9272A">
            <w:t>[6]</w:t>
          </w:r>
          <w:r w:rsidR="008B7ECC">
            <w:fldChar w:fldCharType="end"/>
          </w:r>
        </w:sdtContent>
      </w:sdt>
      <w:r w:rsidR="003E48C3">
        <w:t>.</w:t>
      </w:r>
      <w:r w:rsidR="004A2615">
        <w:t xml:space="preserve"> Die Datei ist dabei unter „</w:t>
      </w:r>
      <w:proofErr w:type="spellStart"/>
      <w:r w:rsidR="004A2615">
        <w:t>AufbereiteteDaten</w:t>
      </w:r>
      <w:proofErr w:type="spellEnd"/>
      <w:r w:rsidR="004A2615">
        <w:t>“ mit dem Namen „</w:t>
      </w:r>
      <w:proofErr w:type="spellStart"/>
      <w:r w:rsidR="004A2615">
        <w:t>WineInformationGeo</w:t>
      </w:r>
      <w:proofErr w:type="spellEnd"/>
      <w:r w:rsidR="004A2615">
        <w:t>“ zu finden</w:t>
      </w:r>
      <w:r w:rsidR="00AE3F65">
        <w:t xml:space="preserve"> und wurde mithilfe von „Visual Studio Code“ bearbeitet.</w:t>
      </w:r>
    </w:p>
    <w:p w14:paraId="49CF535B" w14:textId="7CFDD988"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w:t>
      </w:r>
      <w:r w:rsidR="002E6CB7">
        <w:t>m</w:t>
      </w:r>
      <w:r>
        <w:t xml:space="preserve"> </w:t>
      </w:r>
      <w:r w:rsidR="002E6CB7">
        <w:t>Code,</w:t>
      </w:r>
      <w:r w:rsidR="00FA24A4">
        <w:t xml:space="preserv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3709A5">
        <w:t xml:space="preserve">Zuerst wurden aus den Spalten </w:t>
      </w:r>
      <w:r w:rsidR="0016759F">
        <w:t>„</w:t>
      </w:r>
      <w:proofErr w:type="spellStart"/>
      <w:r w:rsidR="0016759F">
        <w:t>sweet</w:t>
      </w:r>
      <w:proofErr w:type="spellEnd"/>
      <w:r w:rsidR="0016759F">
        <w:t>“, „</w:t>
      </w:r>
      <w:proofErr w:type="spellStart"/>
      <w:r w:rsidR="0016759F">
        <w:t>adcidity</w:t>
      </w:r>
      <w:proofErr w:type="spellEnd"/>
      <w:r w:rsidR="0016759F">
        <w:t>“, „</w:t>
      </w:r>
      <w:proofErr w:type="spellStart"/>
      <w:r w:rsidR="0016759F">
        <w:t>body</w:t>
      </w:r>
      <w:proofErr w:type="spellEnd"/>
      <w:r w:rsidR="0016759F">
        <w:t>“ und „</w:t>
      </w:r>
      <w:proofErr w:type="spellStart"/>
      <w:r w:rsidR="0016759F">
        <w:t>tannin</w:t>
      </w:r>
      <w:proofErr w:type="spellEnd"/>
      <w:r w:rsidR="0016759F">
        <w:t xml:space="preserve">“ die </w:t>
      </w:r>
      <w:r w:rsidR="004648BD">
        <w:t>Namen,</w:t>
      </w:r>
      <w:r w:rsidR="0016759F">
        <w:t xml:space="preserve"> welche vor den Zahlen </w:t>
      </w:r>
      <w:r w:rsidR="00687732">
        <w:t>standen,</w:t>
      </w:r>
      <w:r w:rsidR="0016759F">
        <w:t xml:space="preserve"> entfernt da </w:t>
      </w:r>
      <w:r w:rsidR="004648BD">
        <w:t>es ansonsten nicht möglich gewesen wäre diese in ein Zahlendatenformat zu konvertieren.</w:t>
      </w:r>
      <w:r w:rsidR="00687732">
        <w:t xml:space="preserve"> </w:t>
      </w:r>
      <w:r w:rsidR="001A2889">
        <w:t>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w:t>
      </w:r>
      <w:r w:rsidR="000F0D8B">
        <w:t>daten</w:t>
      </w:r>
      <w:r w:rsidR="00866379">
        <w:t xml:space="preserve">format eine Tilde zulässt wurden beide Werte getrennt und </w:t>
      </w:r>
      <w:r w:rsidR="00C020B9">
        <w:t>anschließend</w:t>
      </w:r>
      <w:r w:rsidR="00C41DC5">
        <w:t xml:space="preserve"> wurde </w:t>
      </w:r>
      <w:r w:rsidR="00F03F0A">
        <w:t>der Durchschnitt gebildet. Falls nur ein Wert in der Spalte stand, wurde dieser einfach übernommen.</w:t>
      </w:r>
      <w:r w:rsidR="00520BCC">
        <w:t xml:space="preserve"> Darüber hinaus wurde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w:t>
      </w:r>
      <w:r w:rsidR="004A1EE0">
        <w:t>.</w:t>
      </w:r>
      <w:r w:rsidR="00B21D51">
        <w:t>355</w:t>
      </w:r>
      <w:r w:rsidR="008B7ECC">
        <w:t>,</w:t>
      </w:r>
      <w:r w:rsidR="00B21D51">
        <w:t>382 Won umgerechnet</w:t>
      </w:r>
      <w:r w:rsidR="001B3EB9">
        <w:t xml:space="preserve"> </w:t>
      </w:r>
      <w:sdt>
        <w:sdtPr>
          <w:alias w:val="To edit, see citavi.com/edit"/>
          <w:tag w:val="CitaviPlaceholder#84e452a3-ff16-46dc-93eb-07f1e82e8261"/>
          <w:id w:val="153417990"/>
          <w:placeholder>
            <w:docPart w:val="DefaultPlaceholder_-1854013440"/>
          </w:placeholder>
        </w:sdtPr>
        <w:sdtEndPr/>
        <w:sdtContent>
          <w:r w:rsidR="001B3EB9">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ODRlNDUyYTMtZmYxNi00NmRjLTkzZWItMDdmMWU4MmU4MjYxIiwiVGV4dCI6IlsxNV0iLCJXQUlWZXJzaW9uIjoiNi4xMC4wLjAifQ==}</w:instrText>
          </w:r>
          <w:r w:rsidR="001B3EB9">
            <w:fldChar w:fldCharType="separate"/>
          </w:r>
          <w:r w:rsidR="00C9272A">
            <w:t>[15]</w:t>
          </w:r>
          <w:r w:rsidR="001B3EB9">
            <w:fldChar w:fldCharType="end"/>
          </w:r>
        </w:sdtContent>
      </w:sdt>
      <w:r w:rsidR="00B21D51">
        <w:t>.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xml:space="preserve">“ angepasst. So ist es bei der Konvertierung vorgekommen, dass Apostrophe und Umlaute nicht richtig </w:t>
      </w:r>
      <w:r w:rsidR="004A1EE0">
        <w:t>importiert</w:t>
      </w:r>
      <w:r w:rsidR="0008388B">
        <w:t xml:space="preserve"> worden sind. Die</w:t>
      </w:r>
      <w:r w:rsidR="00102C75">
        <w:t xml:space="preserve">se Fehler wurden </w:t>
      </w:r>
      <w:r w:rsidR="004A1EE0">
        <w:t>gesucht und entsprechend verbessert</w:t>
      </w:r>
      <w:r w:rsidR="00102C75">
        <w: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w:t>
      </w:r>
      <w:r w:rsidR="0000558F">
        <w:t>das</w:t>
      </w:r>
      <w:r w:rsidR="00F13A09">
        <w:t xml:space="preserv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 in </w:t>
      </w:r>
      <w:r w:rsidR="00145812">
        <w:t>einer neuen</w:t>
      </w:r>
      <w:r w:rsidR="001F19C5">
        <w:t xml:space="preserve"> Datei</w:t>
      </w:r>
      <w:r w:rsidR="00145812">
        <w:t xml:space="preserve"> </w:t>
      </w:r>
      <w:r w:rsidR="001F19C5">
        <w:t xml:space="preserve">basierend </w:t>
      </w:r>
      <w:r w:rsidR="00145812">
        <w:t>auf „</w:t>
      </w:r>
      <w:proofErr w:type="spellStart"/>
      <w:r w:rsidR="00145812">
        <w:t>WineInformationExcel</w:t>
      </w:r>
      <w:proofErr w:type="spellEnd"/>
      <w:r w:rsidR="00145812">
        <w:t>“, die Namen der Spalten vo</w:t>
      </w:r>
      <w:r w:rsidR="00165017">
        <w:t>m</w:t>
      </w:r>
      <w:r w:rsidR="00145812">
        <w:t xml:space="preserve"> Englischen ins Deutsche übersetzt. </w:t>
      </w:r>
      <w:r w:rsidR="008B7ECC">
        <w:t>Zusätzlich</w:t>
      </w:r>
      <w:r w:rsidR="00057D06">
        <w:t xml:space="preserve"> dazu wurden die Spalte</w:t>
      </w:r>
      <w:r w:rsidR="00165017">
        <w:t>n</w:t>
      </w:r>
      <w:r w:rsidR="00057D06">
        <w:t xml:space="preserve"> </w:t>
      </w:r>
      <w:r w:rsidR="004965C5">
        <w:t xml:space="preserve">„Column1“ und die Spalte mit den Schreibweisen für die JSON Datei </w:t>
      </w:r>
      <w:r w:rsidR="00C22A87">
        <w:t>herausgelöst</w:t>
      </w:r>
      <w:r w:rsidR="004965C5">
        <w:t xml:space="preserve">. </w:t>
      </w:r>
      <w:r w:rsidR="00C22A87">
        <w:t>Dieser Stand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050A0E">
        <w:t>Datensätze herausgelöscht,</w:t>
      </w:r>
      <w:r w:rsidR="00112994">
        <w:t xml:space="preserve"> welche</w:t>
      </w:r>
      <w:r w:rsidR="007B1F52">
        <w:t xml:space="preserve"> in den Spalten </w:t>
      </w:r>
      <w:proofErr w:type="gramStart"/>
      <w:r w:rsidR="007B1F52">
        <w:t>„</w:t>
      </w:r>
      <w:proofErr w:type="spellStart"/>
      <w:r w:rsidR="007B1F52">
        <w:t>alc</w:t>
      </w:r>
      <w:proofErr w:type="spellEnd"/>
      <w:r w:rsidR="007B1F52">
        <w:t>“</w:t>
      </w:r>
      <w:proofErr w:type="gramEnd"/>
      <w:r w:rsidR="007B1F52">
        <w:t xml:space="preserve"> bis „ml“ </w:t>
      </w:r>
      <w:r w:rsidR="00050A0E">
        <w:t>einen nicht vorhanden Wert enthielten</w:t>
      </w:r>
      <w:r w:rsidR="00824EBC">
        <w:t xml:space="preserve">.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1482E">
        <w:t xml:space="preserve"> </w:t>
      </w:r>
      <w:r w:rsidR="0084660C">
        <w:t xml:space="preserve">Innerhalb der JSON Datei gab es nur zwei </w:t>
      </w:r>
      <w:r w:rsidR="0041482E">
        <w:t>Schritte,</w:t>
      </w:r>
      <w:r w:rsidR="0084660C">
        <w:t xml:space="preserve"> welche zur </w:t>
      </w:r>
      <w:r w:rsidR="0041482E">
        <w:t>Bearbeitung dieser Datei vorgenommen worden sind. Im ersten Schr</w:t>
      </w:r>
      <w:r w:rsidR="008D1041">
        <w:t>itt</w:t>
      </w:r>
      <w:r w:rsidR="00294673">
        <w:t xml:space="preserve"> wurden alle Weinnamen </w:t>
      </w:r>
      <w:r w:rsidR="000A5F82">
        <w:t xml:space="preserve">dort eingefügt, wo diese bereits auch in der </w:t>
      </w:r>
      <w:r w:rsidR="00773518">
        <w:t>CSV eine Zuordnung zu einem Land erhalten haben. Dieses Ergebnis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7C1383E1" w:rsidR="00901490" w:rsidRDefault="008D1041" w:rsidP="00DC21E2">
      <w:r>
        <w:t>Die anschließende</w:t>
      </w:r>
      <w:r w:rsidR="00901490">
        <w:t xml:space="preserve"> Überführung der </w:t>
      </w:r>
      <w:r w:rsidR="008C2978">
        <w:t>Dateien</w:t>
      </w:r>
      <w:r w:rsidR="00901490">
        <w:t xml:space="preserve"> </w:t>
      </w:r>
      <w:r w:rsidR="00966DC0">
        <w:t xml:space="preserve">sollte die Daten wieder für den Programmcode lesbar </w:t>
      </w:r>
      <w:r w:rsidR="00FD71CB">
        <w:t>machen</w:t>
      </w:r>
      <w:r w:rsidR="00966DC0">
        <w:t>. Somit wurden alle Daten,</w:t>
      </w:r>
      <w:r w:rsidR="00901490">
        <w:t xml:space="preserve"> welche in einer Exceldatei gespeichert </w:t>
      </w:r>
      <w:r w:rsidR="00966DC0">
        <w:t>waren,</w:t>
      </w:r>
      <w:r w:rsidR="00901490">
        <w:t xml:space="preserve"> wieder </w:t>
      </w:r>
      <w:r w:rsidR="00966DC0">
        <w:t xml:space="preserve">in eine CSV-Datei </w:t>
      </w:r>
      <w:r w:rsidR="00901490">
        <w:t>zurücküberführt</w:t>
      </w:r>
      <w:r w:rsidR="00A96333">
        <w:t xml:space="preserve">. Dabei wurde darauf geachtet, dass die Daten mithilfe eines Kommas getrennt </w:t>
      </w:r>
      <w:r w:rsidR="00A96333">
        <w:lastRenderedPageBreak/>
        <w:t>worden sind und d</w:t>
      </w:r>
      <w:r w:rsidR="00966DC0">
        <w:t xml:space="preserve">as Dezimaltrennzeichen ein Punkt </w:t>
      </w:r>
      <w:r w:rsidR="00B41D6C">
        <w:t>ist</w:t>
      </w:r>
      <w:r w:rsidR="00966DC0">
        <w:t>.</w:t>
      </w:r>
      <w:r w:rsidR="008710C7">
        <w:t xml:space="preserve"> </w:t>
      </w:r>
      <w:r w:rsidR="00B41D6C">
        <w:t>D</w:t>
      </w:r>
      <w:r w:rsidR="008710C7">
        <w:t xml:space="preserve">ie JSON Datei </w:t>
      </w:r>
      <w:r w:rsidR="00B41D6C">
        <w:t>wurde nicht umgewandelt</w:t>
      </w:r>
      <w:r w:rsidR="008710C7">
        <w:t xml:space="preserve">, </w:t>
      </w:r>
      <w:r w:rsidR="00B41D6C">
        <w:t>dementsprechend ist</w:t>
      </w:r>
      <w:r w:rsidR="008710C7">
        <w:t xml:space="preserve"> keine Überführung der </w:t>
      </w:r>
      <w:r w:rsidR="00B41D6C">
        <w:t>Datei nötig</w:t>
      </w:r>
      <w:r w:rsidR="003E48C3">
        <w:t>.</w:t>
      </w:r>
    </w:p>
    <w:p w14:paraId="1FB527E2" w14:textId="0ADC019B"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w:t>
      </w:r>
      <w:r w:rsidR="00CA5466">
        <w:t>Ansonsten</w:t>
      </w:r>
      <w:r w:rsidR="008D22D0">
        <w:t xml:space="preserve"> hätten noch mehr Kategorien zur Auswahl gestanden</w:t>
      </w:r>
      <w:r w:rsidR="00030B94">
        <w:t>,</w:t>
      </w:r>
      <w:r w:rsidR="008D22D0">
        <w:t xml:space="preserve"> welche durch </w:t>
      </w:r>
      <w:r w:rsidR="00E2443D">
        <w:t xml:space="preserve">die </w:t>
      </w:r>
      <w:r w:rsidR="00B949E7">
        <w:t xml:space="preserve">kleine </w:t>
      </w:r>
      <w:r w:rsidR="00E2443D">
        <w:t>Differenz der Zahlen</w:t>
      </w:r>
      <w:r w:rsidR="00F12EC6">
        <w:t>,</w:t>
      </w:r>
      <w:r w:rsidR="00E2443D">
        <w:t xml:space="preserve"> </w:t>
      </w:r>
      <w:r w:rsidR="005A2846">
        <w:t>nicht sinnvoll gewesen wäre</w:t>
      </w:r>
      <w:r w:rsidR="00F12EC6">
        <w:t>n</w:t>
      </w:r>
      <w:r w:rsidR="00E2443D">
        <w:t xml:space="preserve">. </w:t>
      </w:r>
      <w:r w:rsidR="00FE5FB4">
        <w:t xml:space="preserve">Weiterhin wurden verschieden Datensätze in diesem Schritt entfernt. Dies wurde </w:t>
      </w:r>
      <w:r w:rsidR="00A718CD">
        <w:t xml:space="preserve">getan, um eine gemeinsame </w:t>
      </w:r>
      <w:r w:rsidR="00030B94">
        <w:t>k</w:t>
      </w:r>
      <w:r w:rsidR="00A718CD">
        <w:t>onsistente Datenbasis für alle Visualisierungen zu schaffen</w:t>
      </w:r>
      <w:r w:rsidR="0027056E">
        <w:t>,</w:t>
      </w:r>
      <w:r w:rsidR="00A718CD">
        <w:t xml:space="preserve"> </w:t>
      </w:r>
      <w:r w:rsidR="0027056E">
        <w:t>s</w:t>
      </w:r>
      <w:r w:rsidR="00A718CD">
        <w:t>o</w:t>
      </w:r>
      <w:r w:rsidR="001465B0">
        <w:t xml:space="preserve"> dass</w:t>
      </w:r>
      <w:r w:rsidR="00A718CD">
        <w:t xml:space="preserve"> </w:t>
      </w:r>
      <w:r w:rsidR="0027056E">
        <w:t>jeder Wein in allen Visualisierungen</w:t>
      </w:r>
      <w:r w:rsidR="000149CA">
        <w:t xml:space="preserve"> zu finden</w:t>
      </w:r>
      <w:r w:rsidR="001465B0">
        <w:t xml:space="preserve"> ist</w:t>
      </w:r>
      <w:r w:rsidR="000149CA">
        <w:t xml:space="preserve">.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2035288"/>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2035289"/>
      <w:r>
        <w:t xml:space="preserve">Analyse der </w:t>
      </w:r>
      <w:r w:rsidR="00E77048">
        <w:t>Anwendungsaufgaben</w:t>
      </w:r>
      <w:bookmarkEnd w:id="16"/>
    </w:p>
    <w:p w14:paraId="4BEB71FB" w14:textId="237C2A4F" w:rsidR="007A6F39"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954F30">
        <w:t>Dieses ist das die Zielgruppen ihre individuellen Fragen rund um das Thema Weine beantworten können.</w:t>
      </w:r>
      <w:r w:rsidR="00F4111C">
        <w:t xml:space="preserve"> Dabei können vor allem Fragen </w:t>
      </w:r>
      <w:r w:rsidR="006B65F2">
        <w:t xml:space="preserve">rund um die Eigenschaften des Weines beantwortet werden, welche innerhalb der ursprünglichen CSV-Datei vorhanden waren. </w:t>
      </w:r>
      <w:r w:rsidR="00B80F07">
        <w:t xml:space="preserve">Also </w:t>
      </w:r>
      <w:r w:rsidR="003E765D">
        <w:t>Fragen rund um Alkoholgehalt</w:t>
      </w:r>
      <w:r w:rsidR="00E2667D">
        <w:t xml:space="preserve">, Trinktemperatur, </w:t>
      </w:r>
      <w:r w:rsidR="004A119D">
        <w:t>Süße, Säure, Körpers, Gerbstoffe</w:t>
      </w:r>
      <w:r w:rsidR="00E2667D">
        <w:t>, Preis, Jahres und Größe der Flasche</w:t>
      </w:r>
      <w:r w:rsidR="008E052A">
        <w:t xml:space="preserve"> des Weines</w:t>
      </w:r>
      <w:r w:rsidR="00E2667D">
        <w:t xml:space="preserve">. </w:t>
      </w:r>
      <w:r w:rsidR="008E052A">
        <w:t>D</w:t>
      </w:r>
      <w:r w:rsidR="00774E08">
        <w:t xml:space="preserve">iese Eigenschaften können nun mithilfe </w:t>
      </w:r>
      <w:r w:rsidR="00652848">
        <w:t>von den verschiedenen Visualisierungen</w:t>
      </w:r>
      <w:r w:rsidR="00774E08">
        <w:t xml:space="preserve"> gegenübergestellt werden und so die Fragen der unterschiedlichen Zielgruppen</w:t>
      </w:r>
      <w:r w:rsidR="00652848">
        <w:t xml:space="preserve"> beantworten</w:t>
      </w:r>
      <w:r w:rsidR="00BF09D7">
        <w:t xml:space="preserve">.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23746D6E" w14:textId="09610D10" w:rsidR="00E91B1C" w:rsidRDefault="00466568" w:rsidP="00537FBC">
      <w:r>
        <w:t xml:space="preserve">Um Fragen zwischen zwei Eigenschaften </w:t>
      </w:r>
      <w:r w:rsidR="000F651B">
        <w:t>zu beantworten, sollte es eine Möglichkeit geben zwei verschieden</w:t>
      </w:r>
      <w:r w:rsidR="00782675">
        <w:t>e</w:t>
      </w:r>
      <w:r w:rsidR="000F651B">
        <w:t xml:space="preserve"> Eigenschaften miteinander zu vergleichen. So könnten verschieden</w:t>
      </w:r>
      <w:r w:rsidR="00D32EC1">
        <w:t>e</w:t>
      </w:r>
      <w:r w:rsidR="000F651B">
        <w:t xml:space="preserve"> </w:t>
      </w:r>
      <w:r w:rsidR="004948F0">
        <w:t>Zusammenhänge</w:t>
      </w:r>
      <w:r w:rsidR="000F651B">
        <w:t xml:space="preserve"> zwischen den W</w:t>
      </w:r>
      <w:r w:rsidR="004948F0">
        <w:t xml:space="preserve">eineigenschaften aufgedeckt und ein besseres Verständnis für diese geschaffen werden. </w:t>
      </w:r>
      <w:r w:rsidR="004404D3">
        <w:t xml:space="preserve">Dadurch wird es möglich </w:t>
      </w:r>
      <w:r w:rsidR="00DC76D2">
        <w:t>beispielsweise</w:t>
      </w:r>
      <w:r w:rsidR="00D43D46">
        <w:t xml:space="preserve"> </w:t>
      </w:r>
      <w:r w:rsidR="00D32EC1">
        <w:t xml:space="preserve">möglich einen </w:t>
      </w:r>
      <w:r w:rsidR="00074483">
        <w:t>p</w:t>
      </w:r>
      <w:r w:rsidR="00D32EC1">
        <w:t>reisgünstigen süßen Wein zu finden.</w:t>
      </w:r>
      <w:r w:rsidR="00FF023E">
        <w:t xml:space="preserve"> Das Vorwissen </w:t>
      </w:r>
      <w:r w:rsidR="005B7470">
        <w:t>der</w:t>
      </w:r>
      <w:r w:rsidR="00FF023E">
        <w:t xml:space="preserve"> Zielgruppen </w:t>
      </w:r>
      <w:r w:rsidR="005B7470">
        <w:t>sollte dabei so</w:t>
      </w:r>
      <w:r w:rsidR="00074483">
        <w:t xml:space="preserve"> sein das diese wissen was die Eigenschaften des Weines </w:t>
      </w:r>
      <w:r w:rsidR="00E05485">
        <w:t>bedeuten,</w:t>
      </w:r>
      <w:r w:rsidR="00074483">
        <w:t xml:space="preserve"> um korrekte Schlussfolgerungen aus den Darstellungen zu ziehen.</w:t>
      </w:r>
    </w:p>
    <w:p w14:paraId="19C877C1" w14:textId="7160558C" w:rsidR="00AC23C2" w:rsidRDefault="007C35A2" w:rsidP="00537FBC">
      <w:r>
        <w:t>In der nächsten unterstützenden Frage geht es darum mehr als nur zwei Eigenschaften miteinander zu vergleichen, um so Fragen der Zielgruppen rund um verschieden Trends oder Besonderheiten bei den Weinen festzustellen</w:t>
      </w:r>
      <w:r w:rsidR="00E05485">
        <w:t>.</w:t>
      </w:r>
      <w:r w:rsidR="007D667A">
        <w:t xml:space="preserve"> </w:t>
      </w:r>
      <w:r w:rsidR="00C04902">
        <w:t>So</w:t>
      </w:r>
      <w:r w:rsidR="00E05485">
        <w:t xml:space="preserve"> </w:t>
      </w:r>
      <w:r w:rsidR="007D667A">
        <w:t xml:space="preserve">könnte es denkbar sein </w:t>
      </w:r>
      <w:r w:rsidR="00283520">
        <w:t xml:space="preserve">das </w:t>
      </w:r>
      <w:r w:rsidR="00D571A4">
        <w:t>d</w:t>
      </w:r>
      <w:r w:rsidR="00610163">
        <w:t xml:space="preserve">er </w:t>
      </w:r>
      <w:r w:rsidR="00D571A4">
        <w:t>Alkoholgehalt</w:t>
      </w:r>
      <w:r w:rsidR="00610163">
        <w:t xml:space="preserve"> </w:t>
      </w:r>
      <w:r w:rsidR="00D571A4">
        <w:t>unabhängig</w:t>
      </w:r>
      <w:r w:rsidR="00610163">
        <w:t xml:space="preserve"> von der süße und Säure des Weines ist</w:t>
      </w:r>
      <w:r w:rsidR="00C04902">
        <w:t xml:space="preserve">, was sich mit der Anforderung entsprechend einfach </w:t>
      </w:r>
      <w:r w:rsidR="006E3BC7">
        <w:t>umgesetzt werden könnte</w:t>
      </w:r>
      <w:r w:rsidR="00C04902">
        <w:t xml:space="preserve">. Das Vorwissen sollte auch hierbei sein, </w:t>
      </w:r>
      <w:r w:rsidR="006E3BC7">
        <w:t>dass</w:t>
      </w:r>
      <w:r w:rsidR="00C04902">
        <w:t xml:space="preserve"> die Anwender entsprechende Kenntnis von den einzelnen Eigenschaften haben.</w:t>
      </w:r>
    </w:p>
    <w:p w14:paraId="004336A2" w14:textId="525F9B4F" w:rsidR="00E91B1C" w:rsidRDefault="00AC23C2" w:rsidP="00DA317A">
      <w:r>
        <w:t>In</w:t>
      </w:r>
      <w:r w:rsidR="00E91B1C">
        <w:t xml:space="preserve"> der Frage, ob es einen Zusammenhang zwischen den Produktionsmengen und der Anzahl der von Weinen in einem Land, ist es nötig diese zwei Informationen bereitzustellen und anschließend miteinander zu vergleichen. Dafür ist die Information der einzelne Produktionsmangen der Länder nötigt. Diese Information ist beispielsweise im „State </w:t>
      </w:r>
      <w:proofErr w:type="spellStart"/>
      <w:r w:rsidR="00E91B1C">
        <w:t>of</w:t>
      </w:r>
      <w:proofErr w:type="spellEnd"/>
      <w:r w:rsidR="00E91B1C">
        <w:t xml:space="preserve"> </w:t>
      </w:r>
      <w:proofErr w:type="spellStart"/>
      <w:r w:rsidR="00E91B1C">
        <w:t>the</w:t>
      </w:r>
      <w:proofErr w:type="spellEnd"/>
      <w:r w:rsidR="00E91B1C">
        <w:t xml:space="preserve"> </w:t>
      </w:r>
      <w:proofErr w:type="spellStart"/>
      <w:r w:rsidR="00E91B1C">
        <w:t>Vitivinicultural</w:t>
      </w:r>
      <w:proofErr w:type="spellEnd"/>
      <w:r w:rsidR="00E91B1C">
        <w:t xml:space="preserve"> World in 2020“ nachzulesen </w:t>
      </w:r>
      <w:sdt>
        <w:sdtPr>
          <w:alias w:val="To edit, see citavi.com/edit"/>
          <w:tag w:val="CitaviPlaceholder#3b443419-cb7f-4be7-a4e1-35904312bbca"/>
          <w:id w:val="1646551901"/>
          <w:placeholder>
            <w:docPart w:val="278C64AB142E4AA8B72030B833093405"/>
          </w:placeholder>
        </w:sdtPr>
        <w:sdtEndPr/>
        <w:sdtContent>
          <w:r w:rsidR="00E91B1C">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zYjQ0MzQxOS1jYjdmLTRiZTctYTRlMS0zNTkwNDMxMmJiY2EiLCJUZXh0IjoiWzExXSIsIldBSVZlcnNpb24iOiI2LjEwLjAuMCJ9}</w:instrText>
          </w:r>
          <w:r w:rsidR="00E91B1C">
            <w:fldChar w:fldCharType="separate"/>
          </w:r>
          <w:r w:rsidR="00C9272A">
            <w:t>[11]</w:t>
          </w:r>
          <w:r w:rsidR="00E91B1C">
            <w:fldChar w:fldCharType="end"/>
          </w:r>
        </w:sdtContent>
      </w:sdt>
      <w:r w:rsidR="00E91B1C">
        <w:t xml:space="preserve">. So finden sich unter dem Top 3 der am meisten Produzierenden Ländern Italien mit 49,1 </w:t>
      </w:r>
      <w:proofErr w:type="spellStart"/>
      <w:r w:rsidR="00E91B1C">
        <w:t>mhl</w:t>
      </w:r>
      <w:proofErr w:type="spellEnd"/>
      <w:r w:rsidR="00E91B1C">
        <w:t xml:space="preserve">, Frankreich mit 46,6 </w:t>
      </w:r>
      <w:proofErr w:type="spellStart"/>
      <w:r w:rsidR="00E91B1C">
        <w:t>mhl</w:t>
      </w:r>
      <w:proofErr w:type="spellEnd"/>
      <w:r w:rsidR="00E91B1C">
        <w:t xml:space="preserve"> und Spanien mit 40,7 </w:t>
      </w:r>
      <w:proofErr w:type="spellStart"/>
      <w:r w:rsidR="00E91B1C">
        <w:t>mhl</w:t>
      </w:r>
      <w:proofErr w:type="spellEnd"/>
      <w:r w:rsidR="00E91B1C">
        <w:t xml:space="preserve">. Diese Angaben sollten nun mit einer </w:t>
      </w:r>
      <w:r w:rsidR="00E91B1C">
        <w:lastRenderedPageBreak/>
        <w:t xml:space="preserve">Darstellung vergleichen </w:t>
      </w:r>
      <w:r>
        <w:t>werden,</w:t>
      </w:r>
      <w:r w:rsidR="00E91B1C">
        <w:t xml:space="preserve"> </w:t>
      </w:r>
      <w:r w:rsidR="004001F9">
        <w:t>in welcher</w:t>
      </w:r>
      <w:r w:rsidR="00E91B1C">
        <w:t xml:space="preserve"> die Weine entsprechend ihren Ländern zugeordnet werden können,</w:t>
      </w:r>
      <w:r>
        <w:t xml:space="preserve"> um </w:t>
      </w:r>
      <w:r w:rsidR="008B51C8">
        <w:t xml:space="preserve">so den Zusammenhang zwischen Produktionsmengen zu </w:t>
      </w:r>
      <w:r w:rsidR="004001F9">
        <w:t>überprüfen.</w:t>
      </w:r>
    </w:p>
    <w:p w14:paraId="3111F6CD" w14:textId="72DD1D32" w:rsidR="00610140" w:rsidRDefault="00AB0E7E" w:rsidP="00537FBC">
      <w:r>
        <w:t>Die eingesetzten Darstellungen des Scatterplots, Parallelen Koordinaten und Baumdiagramms helfen den Nutzenden den vorliegenden Datensatz besser</w:t>
      </w:r>
      <w:r w:rsidR="005F086E">
        <w:t xml:space="preserve"> zu</w:t>
      </w:r>
      <w:r>
        <w:t xml:space="preserve"> verstehen.</w:t>
      </w:r>
      <w:r w:rsidR="005F086E">
        <w:t xml:space="preserve"> </w:t>
      </w:r>
      <w:r>
        <w:t xml:space="preserve">So können diese mithilfe der Parallelen Koordinaten einen </w:t>
      </w:r>
      <w:r w:rsidR="0056286D">
        <w:t>Ü</w:t>
      </w:r>
      <w:r>
        <w:t xml:space="preserve">berblick über den gesamten Datensatz </w:t>
      </w:r>
      <w:r w:rsidR="000C68D4">
        <w:t>erhalten</w:t>
      </w:r>
      <w:r>
        <w:t xml:space="preserve"> </w:t>
      </w:r>
      <w:r w:rsidR="005F086E">
        <w:t>und bereits gewisse Tendenzen oder Besonderheiten erkennen.</w:t>
      </w:r>
      <w:r w:rsidR="000C68D4">
        <w:t xml:space="preserve"> </w:t>
      </w:r>
      <w:r w:rsidR="004F77A0">
        <w:t xml:space="preserve">Falls dabei eine Besonderheit von zwei Eigenschaften oder eine genauere Analyse </w:t>
      </w:r>
      <w:r w:rsidR="00611AD0">
        <w:t>dieser</w:t>
      </w:r>
      <w:r w:rsidR="004F77A0">
        <w:t xml:space="preserve"> nötig wird</w:t>
      </w:r>
      <w:r w:rsidR="00611AD0">
        <w:t xml:space="preserve">, können die Nutzenden </w:t>
      </w:r>
      <w:r w:rsidR="00BC3541">
        <w:t xml:space="preserve">dies mithilfe des </w:t>
      </w:r>
      <w:r w:rsidR="00BC36E2">
        <w:t>Scatterplots</w:t>
      </w:r>
      <w:r w:rsidR="00BC3541">
        <w:t xml:space="preserve"> </w:t>
      </w:r>
      <w:r w:rsidR="00307F1A">
        <w:t>durchführen</w:t>
      </w:r>
      <w:r w:rsidR="00A11D67">
        <w:t xml:space="preserve">. </w:t>
      </w:r>
      <w:r w:rsidR="00CB2EDD">
        <w:t>Weiterhin ist es möglich mithilfe des B</w:t>
      </w:r>
      <w:r w:rsidR="0056286D">
        <w:t>au</w:t>
      </w:r>
      <w:r w:rsidR="00CB2EDD">
        <w:t xml:space="preserve">mdiagramms </w:t>
      </w:r>
      <w:r w:rsidR="00BF220C">
        <w:t>herauszufinden</w:t>
      </w:r>
      <w:r w:rsidR="006D1B3A">
        <w:t xml:space="preserve"> was die Weine für eine Herkunft besitzen.</w:t>
      </w:r>
    </w:p>
    <w:p w14:paraId="67918638" w14:textId="3948EA6C" w:rsidR="00D25063" w:rsidRDefault="008202F5" w:rsidP="00537FBC">
      <w:r>
        <w:t>Die</w:t>
      </w:r>
      <w:r w:rsidR="00C722F8">
        <w:t xml:space="preserve">se Struktur der Darstellungen ist dabei nicht zwingen </w:t>
      </w:r>
      <w:r w:rsidR="003F6E91">
        <w:t>nötig,</w:t>
      </w:r>
      <w:r w:rsidR="00C722F8">
        <w:t xml:space="preserve"> um die</w:t>
      </w:r>
      <w:r w:rsidR="00497CE6">
        <w:t xml:space="preserve"> </w:t>
      </w:r>
      <w:r w:rsidR="00D25063">
        <w:t>verschiedenen</w:t>
      </w:r>
      <w:r w:rsidR="00497CE6">
        <w:t xml:space="preserve"> oben </w:t>
      </w:r>
      <w:r w:rsidR="00B95520">
        <w:t>genannten</w:t>
      </w:r>
      <w:r w:rsidR="00497CE6">
        <w:t xml:space="preserve"> Fragen beantworten zu können. </w:t>
      </w:r>
      <w:r w:rsidR="00D25063">
        <w:t xml:space="preserve">Da diese verschiedenen </w:t>
      </w:r>
      <w:r w:rsidR="008D4491">
        <w:t>Fragen sich mit einer Darstellung beantworten lassen</w:t>
      </w:r>
      <w:r w:rsidR="00295892">
        <w:t xml:space="preserve"> ist </w:t>
      </w:r>
      <w:r w:rsidR="00CB36EB">
        <w:t>eine Vernetzung der Darstellung</w:t>
      </w:r>
      <w:r w:rsidR="00295892">
        <w:t>en</w:t>
      </w:r>
      <w:r w:rsidR="00CB36EB">
        <w:t xml:space="preserve"> nicht nötig.</w:t>
      </w:r>
      <w:r w:rsidR="00EB53FA">
        <w:t xml:space="preserve"> Jedoch könnte eine solche Struktur nötig </w:t>
      </w:r>
      <w:r w:rsidR="007321E4">
        <w:t>sein,</w:t>
      </w:r>
      <w:r w:rsidR="00EB53FA">
        <w:t xml:space="preserve"> um die Hauptfrage zu beantworten. Da hierbei </w:t>
      </w:r>
      <w:r w:rsidR="007321E4">
        <w:t>ggf. je nach Frage verschiedene Darstellungsformen miteinander kombiniert werden müssen</w:t>
      </w:r>
      <w:r w:rsidR="002A61A9">
        <w:t>. Dann wäre eine solche Strukturierung sinnvoll und würde bei der Erkenntnisgewinn hilfreich sein.</w:t>
      </w:r>
    </w:p>
    <w:p w14:paraId="70854AD5" w14:textId="6866026D" w:rsidR="00B83701" w:rsidRDefault="00AE5D52" w:rsidP="00537FBC">
      <w:pPr>
        <w:pStyle w:val="berschrift2"/>
      </w:pPr>
      <w:bookmarkStart w:id="17" w:name="_Toc82035290"/>
      <w:r>
        <w:t>Anforderungen an die Visualisierungen</w:t>
      </w:r>
      <w:bookmarkEnd w:id="17"/>
    </w:p>
    <w:p w14:paraId="5663FA94" w14:textId="73A3A4D3"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 xml:space="preserve">Visualisierungen so dargestellt sind, dass die Darstellungen entsprechend verständlich </w:t>
      </w:r>
      <w:r w:rsidR="002F68C4">
        <w:t xml:space="preserve">sind </w:t>
      </w:r>
      <w:r w:rsidR="00D01BDB">
        <w:t xml:space="preserve">und trotzdem </w:t>
      </w:r>
      <w:r w:rsidR="009039CD">
        <w:t>Fragen</w:t>
      </w:r>
      <w:r w:rsidR="00D01BDB">
        <w:t xml:space="preserve"> zu dem Thema Weine </w:t>
      </w:r>
      <w:r w:rsidR="00445EAA">
        <w:t>beantwortet, werden können</w:t>
      </w:r>
      <w:r w:rsidR="00D01BDB">
        <w:t>.</w:t>
      </w:r>
      <w:r w:rsidR="00AE14E3">
        <w:t xml:space="preserve"> </w:t>
      </w:r>
      <w:r w:rsidR="005147F5">
        <w:t>Darüber hinaus sollten die verschiedenen Eigenschaften innerhalb der Anwendungen integriert sein.</w:t>
      </w:r>
    </w:p>
    <w:p w14:paraId="57D5B47E" w14:textId="53636722" w:rsidR="001A1AF1" w:rsidRDefault="005D3DD7" w:rsidP="003B570A">
      <w:r>
        <w:t>Aus der</w:t>
      </w:r>
      <w:r w:rsidR="00900BA8">
        <w:t xml:space="preserve"> Frage nach </w:t>
      </w:r>
      <w:r w:rsidR="005A42C5">
        <w:t>der Gegenüberstellung von zwei Ei</w:t>
      </w:r>
      <w:r w:rsidR="007B5DAF">
        <w:t xml:space="preserve">genschaften </w:t>
      </w:r>
      <w:r w:rsidR="00D0352F">
        <w:t xml:space="preserve">lassen sich zwei wesentliche Anforderungen an die Visualisierung </w:t>
      </w:r>
      <w:r w:rsidR="00A54747">
        <w:t>ableiten</w:t>
      </w:r>
      <w:r w:rsidR="00D0352F">
        <w:t>. So</w:t>
      </w:r>
      <w:r w:rsidR="00343E42">
        <w:t xml:space="preserve"> </w:t>
      </w:r>
      <w:r w:rsidR="00D45F4B">
        <w:t xml:space="preserve">sollte es eine Auswahl </w:t>
      </w:r>
      <w:r w:rsidR="00F70C23">
        <w:t>geben,</w:t>
      </w:r>
      <w:r w:rsidR="00D45F4B">
        <w:t xml:space="preserve"> in welcher </w:t>
      </w:r>
      <w:r w:rsidR="00D0352F">
        <w:t>die Nutzenden</w:t>
      </w:r>
      <w:r w:rsidR="00D45F4B">
        <w:t xml:space="preserve"> </w:t>
      </w:r>
      <w:r w:rsidR="009C2D4C">
        <w:t xml:space="preserve">nach </w:t>
      </w:r>
      <w:r w:rsidR="00EF490D">
        <w:t>ihren</w:t>
      </w:r>
      <w:r w:rsidR="009C2D4C">
        <w:t xml:space="preserve"> individuellen </w:t>
      </w:r>
      <w:r w:rsidR="00EF490D">
        <w:t>Wünschen</w:t>
      </w:r>
      <w:r w:rsidR="009C2D4C">
        <w:t xml:space="preserve"> Eigenschaften auswählen </w:t>
      </w:r>
      <w:r w:rsidR="005A6747">
        <w:t>können</w:t>
      </w:r>
      <w:r w:rsidR="009C2D4C">
        <w:t xml:space="preserve">, welche </w:t>
      </w:r>
      <w:r w:rsidR="005A42C5">
        <w:t>a</w:t>
      </w:r>
      <w:r w:rsidR="009C2D4C">
        <w:t>nschließend automatisch angezeigt werden. Darüber hinaus sollte</w:t>
      </w:r>
      <w:r w:rsidR="00F54141">
        <w:t xml:space="preserve">n </w:t>
      </w:r>
      <w:r w:rsidR="00CC558F">
        <w:t xml:space="preserve">die </w:t>
      </w:r>
      <w:r w:rsidR="00A16A9D">
        <w:t>Daten,</w:t>
      </w:r>
      <w:r w:rsidR="00CC558F">
        <w:t xml:space="preserve"> </w:t>
      </w:r>
      <w:r w:rsidR="00EF490D">
        <w:t>welche</w:t>
      </w:r>
      <w:r w:rsidR="00CC558F">
        <w:t xml:space="preserve"> angezeigt werden, </w:t>
      </w:r>
      <w:r w:rsidR="00A16A9D">
        <w:t>so übersichtlich sein das sich Trends und Besonderheiten erkennen lassen.</w:t>
      </w:r>
    </w:p>
    <w:p w14:paraId="7B3114BE" w14:textId="4BBD0E11" w:rsidR="007834B3" w:rsidRDefault="00496438" w:rsidP="003B570A">
      <w:r>
        <w:t>Bei der Fragegestellung mehr als nur zwei Weineigenschaften vergleichen zu können</w:t>
      </w:r>
      <w:r w:rsidR="00CF001C">
        <w:t xml:space="preserve">, sollte die Darstellung mehr als nur zwei Eigenschaften gegenüberstellen können. </w:t>
      </w:r>
      <w:r w:rsidR="00BF25F5">
        <w:t>Dabei sollte</w:t>
      </w:r>
      <w:r w:rsidR="00894D39">
        <w:t xml:space="preserve"> </w:t>
      </w:r>
      <w:r w:rsidR="00BF25F5">
        <w:t>jeder Datensatz trotzdem noch nachverfolgbar sein, um diesen gegeben zu identifizieren.</w:t>
      </w:r>
      <w:r w:rsidR="00D715BE">
        <w:t xml:space="preserve"> Darüber hinaus sollte die Darstellung des Datensatz so </w:t>
      </w:r>
      <w:r w:rsidR="00351BA2">
        <w:t xml:space="preserve">gut erfolgen, </w:t>
      </w:r>
      <w:r w:rsidR="0034310D">
        <w:t>dass dieser leicht verständlich für alle Nutzenden ist</w:t>
      </w:r>
      <w:r w:rsidR="0021211E">
        <w:t xml:space="preserve"> und nicht beispielsweise zu überfüllt wirkt.</w:t>
      </w:r>
    </w:p>
    <w:p w14:paraId="44275B23" w14:textId="3FD1E3D9" w:rsidR="006F3D80" w:rsidRDefault="004779E5" w:rsidP="003B570A">
      <w:r>
        <w:t>In der letzten</w:t>
      </w:r>
      <w:r w:rsidR="006F3D80">
        <w:t xml:space="preserve"> Frage von Produktionsmengen und der Anzahl von Weinen in einem Land sollte in der Darstellung erkennbar sein, wo die Weine herkommen. Darüber hinaus sollte die Anzahl der Weine in der Darstellung vermerkt sein. Weiterhin sollten die aktuellen Produktionsmengen der verschiedenen Länder </w:t>
      </w:r>
      <w:r w:rsidR="00A86F9F">
        <w:t>einsehbar</w:t>
      </w:r>
      <w:r w:rsidR="006F3D80">
        <w:t xml:space="preserve"> sein, um diese mit der Anzahl der Weine im Land vergleichen zu können. Zusätzlich wäre eine Darstellung, welche diese beiden Größen miteinander vergleicht bei der Beantwortung dieser Frage sehr hilfreich.</w:t>
      </w:r>
    </w:p>
    <w:p w14:paraId="654A5D0F" w14:textId="3D9E179B" w:rsidR="008033C4" w:rsidRDefault="005358E1" w:rsidP="00537FBC">
      <w:pPr>
        <w:pStyle w:val="berschrift2"/>
      </w:pPr>
      <w:bookmarkStart w:id="18" w:name="_Toc82035291"/>
      <w:r>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2035292"/>
      <w:r w:rsidRPr="00F971C1">
        <w:t>Visualisierung Eins</w:t>
      </w:r>
      <w:bookmarkEnd w:id="19"/>
    </w:p>
    <w:p w14:paraId="7D46583C" w14:textId="2A16334E" w:rsidR="009D30FB" w:rsidRDefault="00124777" w:rsidP="0089759F">
      <w:r>
        <w:lastRenderedPageBreak/>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t>
      </w:r>
      <w:r w:rsidR="00FE0969">
        <w:t>Daten</w:t>
      </w:r>
      <w:r w:rsidR="003256B8">
        <w:t xml:space="preserv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w:t>
      </w:r>
      <w:r w:rsidR="007434A6">
        <w:t xml:space="preserve">diese </w:t>
      </w:r>
      <w:r w:rsidR="00B61688">
        <w:t xml:space="preserve">farblich </w:t>
      </w:r>
      <w:r w:rsidR="007434A6">
        <w:t xml:space="preserve">markiert </w:t>
      </w:r>
      <w:r w:rsidR="00B61688">
        <w:t xml:space="preserve">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nn diese Buttons angeklickt </w:t>
      </w:r>
      <w:r w:rsidR="00232784">
        <w:t>werden,</w:t>
      </w:r>
      <w:r w:rsidR="00C701F3">
        <w:t xml:space="preserve"> ändert sich </w:t>
      </w:r>
      <w:r w:rsidR="00232784">
        <w:t xml:space="preserve">je nachdem in welcher </w:t>
      </w:r>
      <w:r w:rsidR="0078394A">
        <w:t>Zeile</w:t>
      </w:r>
      <w:r w:rsidR="00232784">
        <w:t xml:space="preserv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6A2C573B" w:rsidR="004245B5" w:rsidRDefault="004245B5" w:rsidP="00377001">
      <w:pPr>
        <w:pBdr>
          <w:top w:val="single" w:sz="4" w:space="1" w:color="auto"/>
          <w:left w:val="single" w:sz="4" w:space="4" w:color="auto"/>
          <w:bottom w:val="single" w:sz="4" w:space="1" w:color="auto"/>
          <w:right w:val="single" w:sz="4" w:space="4" w:color="auto"/>
        </w:pBdr>
      </w:pPr>
    </w:p>
    <w:p w14:paraId="20B06151" w14:textId="1FE04E17" w:rsidR="00377001" w:rsidRPr="007930D3" w:rsidRDefault="00377001" w:rsidP="007930D3">
      <w:pPr>
        <w:pStyle w:val="Beschriftung"/>
      </w:pPr>
      <w:bookmarkStart w:id="20" w:name="_Ref80363796"/>
      <w:r w:rsidRPr="007930D3">
        <w:t xml:space="preserve">Abbildung </w:t>
      </w:r>
      <w:r w:rsidR="00093F73">
        <w:fldChar w:fldCharType="begin"/>
      </w:r>
      <w:r w:rsidR="00093F73">
        <w:instrText xml:space="preserve"> SEQ Abbildung \* ARABIC </w:instrText>
      </w:r>
      <w:r w:rsidR="00093F73">
        <w:fldChar w:fldCharType="separate"/>
      </w:r>
      <w:r w:rsidR="004E3487">
        <w:rPr>
          <w:noProof/>
        </w:rPr>
        <w:t>1</w:t>
      </w:r>
      <w:r w:rsidR="00093F73">
        <w:rPr>
          <w:noProof/>
        </w:rPr>
        <w:fldChar w:fldCharType="end"/>
      </w:r>
      <w:bookmarkEnd w:id="20"/>
      <w:r w:rsidRPr="007930D3">
        <w:t>: Scatterplot (Quelle: eigene Darstellung)</w:t>
      </w:r>
    </w:p>
    <w:p w14:paraId="66C157AE" w14:textId="6C8987BB" w:rsidR="00377001" w:rsidRDefault="00E32C50" w:rsidP="0089759F">
      <w:r>
        <w:t xml:space="preserve">Die Anforderungen an den Scatterplot, welche es gibt konnten erfüllt werden. So kann der Scatterplot zwei Eigenschaften des Weines gegenüberstellen. Drüber hinaus können die </w:t>
      </w:r>
      <w:r w:rsidR="0026443A">
        <w:t>a</w:t>
      </w:r>
      <w:r>
        <w:t xml:space="preserve">ngezeigten Eigenschaften mithilfe der Buttons </w:t>
      </w:r>
      <w:r w:rsidR="0026443A">
        <w:t>verändert</w:t>
      </w:r>
      <w:r>
        <w:t xml:space="preserve"> werden</w:t>
      </w:r>
      <w:r w:rsidR="0026443A">
        <w:t>. D</w:t>
      </w:r>
      <w:r w:rsidR="008C53CC">
        <w:t>iese Veränderung</w:t>
      </w:r>
      <w:r w:rsidR="0026443A">
        <w:t>en</w:t>
      </w:r>
      <w:r w:rsidR="008C53CC">
        <w:t xml:space="preserve"> passiert</w:t>
      </w:r>
      <w:r w:rsidR="0026443A">
        <w:t>en</w:t>
      </w:r>
      <w:r w:rsidR="008C53CC">
        <w:t xml:space="preserve"> komplett ohne neu laden der Seite. Weiterhin lassen sich mithilfe </w:t>
      </w:r>
      <w:r w:rsidR="004D2A1B">
        <w:t>der Darstellung der Koordinaten als Kreise entsprechende Trends oder Besonderheiten in den Daten gut erkennen.</w:t>
      </w:r>
    </w:p>
    <w:p w14:paraId="4CADF3A2" w14:textId="1A5CE305" w:rsidR="00BB15E1" w:rsidRDefault="00450D10" w:rsidP="0089759F">
      <w:r>
        <w:t xml:space="preserve">In den Anforderungen dieses Projektes, sollte die erste Darstellung ein Scatterplot oder ein Zeitreihendiagramm werden. </w:t>
      </w:r>
      <w:r w:rsidR="00266BB6">
        <w:t xml:space="preserve">Zeitreihendiagramme benötigen </w:t>
      </w:r>
      <w:r w:rsidR="0068093D">
        <w:t xml:space="preserve">immer eine zeitliche Dimension in den Daten, um eine entsprechende zeitlich Veränderung darstellen zu können. Diese </w:t>
      </w:r>
      <w:r w:rsidR="00DD3AC4">
        <w:t>z</w:t>
      </w:r>
      <w:r w:rsidR="0068093D">
        <w:t xml:space="preserve">eitliche Dimension gibt es jedoch nicht in dem vorhanden Datensatz. </w:t>
      </w:r>
      <w:r w:rsidR="00CE76AF">
        <w:t>Dementsprechend</w:t>
      </w:r>
      <w:r w:rsidR="004908DE">
        <w:t xml:space="preserve"> eignen</w:t>
      </w:r>
      <w:r w:rsidR="00CE76AF">
        <w:t xml:space="preserve"> </w:t>
      </w:r>
      <w:r w:rsidR="004908DE">
        <w:t>sich diese Daten nicht um über ein Zeitreihendiagramm dargestellt zu werden</w:t>
      </w:r>
      <w:r w:rsidR="009B7CDF">
        <w:t xml:space="preserve">. </w:t>
      </w:r>
      <w:r w:rsidR="00381C71">
        <w:t xml:space="preserve">Dadurch wurde bei der Darstellung auf den Scatterplot zurückgegriffen. </w:t>
      </w:r>
      <w:r w:rsidR="009B7CDF">
        <w:t>Mithilfe von diesem D</w:t>
      </w:r>
      <w:r w:rsidR="002C6D00">
        <w:t xml:space="preserve">iagramm lassen sich zwei Eigenschaften gegenüberstellen und dies unabhängig von einer </w:t>
      </w:r>
      <w:r w:rsidR="00381C71">
        <w:t>z</w:t>
      </w:r>
      <w:r w:rsidR="002C6D00">
        <w:t xml:space="preserve">eitlichen </w:t>
      </w:r>
      <w:r w:rsidR="00381C71">
        <w:t>Dimension</w:t>
      </w:r>
      <w:r w:rsidR="002C6D00">
        <w:t>.</w:t>
      </w:r>
    </w:p>
    <w:p w14:paraId="331042AD" w14:textId="694F784F" w:rsidR="000319D1" w:rsidRDefault="000319D1" w:rsidP="00F971C1">
      <w:pPr>
        <w:pStyle w:val="berschrift3"/>
      </w:pPr>
      <w:bookmarkStart w:id="21" w:name="_Toc82035293"/>
      <w:r>
        <w:t>Visualisierung Zwei</w:t>
      </w:r>
      <w:bookmarkEnd w:id="21"/>
    </w:p>
    <w:p w14:paraId="17392B77" w14:textId="7817DBAA"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t>
      </w:r>
      <w:r w:rsidR="00DD3AC4">
        <w:t>W</w:t>
      </w:r>
      <w:r w:rsidR="009D7688">
        <w:t xml:space="preserve">erte </w:t>
      </w:r>
      <w:r w:rsidR="00A51482">
        <w:t>auf den verschiedenen Achsen</w:t>
      </w:r>
      <w:r w:rsidR="009D7688">
        <w:t>.</w:t>
      </w:r>
      <w:r w:rsidR="00A51482">
        <w:t xml:space="preserve"> So gibt es in dieser Darstellung vier verschiedene Achsen, welche </w:t>
      </w:r>
      <w:r w:rsidR="007909A9">
        <w:t xml:space="preserve">die verschiedenen Eigenschaften der Weine </w:t>
      </w:r>
      <w:r w:rsidR="00A43344">
        <w:t>darstellen</w:t>
      </w:r>
      <w:r w:rsidR="00DD3AC4">
        <w:t xml:space="preserve"> können</w:t>
      </w:r>
      <w:r w:rsidR="007909A9">
        <w:t>.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t>
      </w:r>
      <w:r w:rsidR="00AE2610">
        <w:t>wird,</w:t>
      </w:r>
      <w:r w:rsidR="00AE6B45">
        <w:t xml:space="preserve"> </w:t>
      </w:r>
      <w:r w:rsidR="00592EA4">
        <w:t xml:space="preserve">nimmt </w:t>
      </w:r>
      <w:r w:rsidR="00AE6B45">
        <w:t xml:space="preserve">die entsprechende Achse die gewünschte Eigenschaft an. </w:t>
      </w:r>
      <w:r w:rsidR="00AE2610">
        <w:t xml:space="preserve">Zusätzlich </w:t>
      </w:r>
      <w:r w:rsidR="004866C1">
        <w:t>werden,</w:t>
      </w:r>
      <w:r w:rsidR="00034126">
        <w:t xml:space="preserve"> wenn mit der Maus über eine Linie </w:t>
      </w:r>
      <w:r w:rsidR="004866C1">
        <w:t>gefahren wird, die Eigenschaften</w:t>
      </w:r>
      <w:r w:rsidR="00664491">
        <w:t xml:space="preserve"> angezeigt</w:t>
      </w:r>
      <w:r w:rsidR="00954B2C">
        <w:t xml:space="preserve"> und die Linie </w:t>
      </w:r>
      <w:r w:rsidR="00664491">
        <w:t>farblich</w:t>
      </w:r>
      <w:r w:rsidR="00954B2C">
        <w:t xml:space="preserve"> hervor</w:t>
      </w:r>
      <w:r w:rsidR="00664491">
        <w:t>gehoben.</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652F568" w:rsidR="00F46202" w:rsidRDefault="00F46202" w:rsidP="00F46202">
      <w:pPr>
        <w:pBdr>
          <w:top w:val="single" w:sz="4" w:space="1" w:color="auto"/>
          <w:left w:val="single" w:sz="4" w:space="4" w:color="auto"/>
          <w:bottom w:val="single" w:sz="4" w:space="1" w:color="auto"/>
          <w:right w:val="single" w:sz="4" w:space="4" w:color="auto"/>
        </w:pBdr>
      </w:pPr>
    </w:p>
    <w:p w14:paraId="01030A8E" w14:textId="2B3A8EE3" w:rsidR="00F46202" w:rsidRDefault="00B00E53" w:rsidP="00B00E53">
      <w:pPr>
        <w:pStyle w:val="Beschriftung"/>
      </w:pPr>
      <w:bookmarkStart w:id="22" w:name="_Ref80532613"/>
      <w:r>
        <w:t xml:space="preserve">Abbildung </w:t>
      </w:r>
      <w:fldSimple w:instr=" SEQ Abbildung \* ARABIC ">
        <w:r w:rsidR="004E3487">
          <w:rPr>
            <w:noProof/>
          </w:rPr>
          <w:t>2</w:t>
        </w:r>
      </w:fldSimple>
      <w:bookmarkEnd w:id="22"/>
      <w:r>
        <w:t>: Parallele Koordinaten (Quelle: eigene Darstellung)</w:t>
      </w:r>
    </w:p>
    <w:p w14:paraId="34068D38" w14:textId="2B6E8A93" w:rsidR="001A1890" w:rsidRDefault="00D81B40" w:rsidP="001A1890">
      <w:r>
        <w:t xml:space="preserve">Die </w:t>
      </w:r>
      <w:r w:rsidR="007F2730">
        <w:t xml:space="preserve">Anforderungen an </w:t>
      </w:r>
      <w:r>
        <w:t>diese Darstellung</w:t>
      </w:r>
      <w:r w:rsidR="00664491">
        <w:t xml:space="preserve"> konnten erfüllt werden</w:t>
      </w:r>
      <w:r w:rsidR="00BC2F61">
        <w:t xml:space="preserve">. So ist es mithilfe dieses Diagramms möglich die verschiedenen </w:t>
      </w:r>
      <w:r w:rsidR="00F115B2">
        <w:t>Eigenschaften gegenüberzustellen</w:t>
      </w:r>
      <w:r w:rsidR="00525654">
        <w:t xml:space="preserve"> und individuell anzupassen</w:t>
      </w:r>
      <w:r w:rsidR="00F115B2">
        <w:t xml:space="preserve">. </w:t>
      </w:r>
      <w:r w:rsidR="008E424E">
        <w:t xml:space="preserve">Weiterhin werden </w:t>
      </w:r>
      <w:r w:rsidR="00990D71">
        <w:t>Werte angezeigt, wenn innerhalb dieses Diagramms über eine Linie drübergefahren wird</w:t>
      </w:r>
      <w:r w:rsidR="00BB54E2">
        <w:t xml:space="preserve">. </w:t>
      </w:r>
      <w:r w:rsidR="00F97D59">
        <w:t>Somit ist die Verfolgbarkeit</w:t>
      </w:r>
      <w:r w:rsidR="00CB7191">
        <w:t xml:space="preserve"> und </w:t>
      </w:r>
      <w:r w:rsidR="00CB7191" w:rsidRPr="00CB7191">
        <w:t xml:space="preserve">Nachvollziehbarkeit </w:t>
      </w:r>
      <w:r w:rsidR="00F97D59">
        <w:t xml:space="preserve">der Daten </w:t>
      </w:r>
      <w:r w:rsidR="00CB7191">
        <w:t>gegeben</w:t>
      </w:r>
      <w:r w:rsidR="00F97D59">
        <w:t xml:space="preserve">. Durch </w:t>
      </w:r>
      <w:r w:rsidR="00FC4649">
        <w:t>das Erfüllen</w:t>
      </w:r>
      <w:r w:rsidR="00F97D59">
        <w:t xml:space="preserve"> der </w:t>
      </w:r>
      <w:r w:rsidR="00F97D59">
        <w:lastRenderedPageBreak/>
        <w:t>Übersichtlichkeit und das Nachverfolg</w:t>
      </w:r>
      <w:r w:rsidR="00525654">
        <w:t>ung</w:t>
      </w:r>
      <w:r w:rsidR="00F97D59">
        <w:t xml:space="preserve"> der Daten sind die Anforderungen an dieses Diagramm erfüllt.</w:t>
      </w:r>
    </w:p>
    <w:p w14:paraId="387D5E78" w14:textId="3B3B321D" w:rsidR="00FC4649" w:rsidRDefault="00940C6A" w:rsidP="001A1890">
      <w:r>
        <w:t xml:space="preserve">Innerhalb der Anforderungen für das </w:t>
      </w:r>
      <w:r w:rsidR="00853F42">
        <w:t>Projekt</w:t>
      </w:r>
      <w:r>
        <w:t xml:space="preserve"> sollte die zweite </w:t>
      </w:r>
      <w:r w:rsidR="00BC3061">
        <w:t>Visualisierung</w:t>
      </w:r>
      <w:r>
        <w:t xml:space="preserve"> </w:t>
      </w:r>
      <w:r w:rsidR="00BC3061">
        <w:t>eine</w:t>
      </w:r>
      <w:r>
        <w:t xml:space="preserve"> Mehrdimensionale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somit den Teil der Visualisierung zu löschen welcher Verlustfrei gelöscht werden kann. Da jedoch aufgrund der verschiedenen Zielgruppen (vor allem der Weineinkäufer und Weinexperten) keine Daten verloren gehen sollen</w:t>
      </w:r>
      <w:r w:rsidR="00103F2A">
        <w:t>,</w:t>
      </w:r>
      <w:r w:rsidR="00F6383D">
        <w:t xml:space="preserve">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w:t>
      </w:r>
      <w:proofErr w:type="gramStart"/>
      <w:r w:rsidR="00DE156D">
        <w:t xml:space="preserve">ein </w:t>
      </w:r>
      <w:r w:rsidR="007E6B45">
        <w:t>mehrdimensionalen</w:t>
      </w:r>
      <w:r w:rsidR="00DE156D">
        <w:t xml:space="preserve"> </w:t>
      </w:r>
      <w:r w:rsidR="00103F2A">
        <w:t>Raum</w:t>
      </w:r>
      <w:proofErr w:type="gramEnd"/>
      <w:r w:rsidR="00DE156D">
        <w:t xml:space="preserve"> zu </w:t>
      </w:r>
      <w:r w:rsidR="00103F2A">
        <w:t>v</w:t>
      </w:r>
      <w:r w:rsidR="00DE156D">
        <w:t>isualisieren</w:t>
      </w:r>
      <w:r w:rsidR="007E6B45">
        <w:t xml:space="preserve">. Dafür </w:t>
      </w:r>
      <w:r w:rsidR="00D3683E">
        <w:t xml:space="preserve">wird dieser mithilfe von Projektionen </w:t>
      </w:r>
      <w:r w:rsidR="00CA7BEB">
        <w:t xml:space="preserve">auf verschiedenen 2D Darstellungen abgebildet. Da diese Darstellung jedoch viele </w:t>
      </w:r>
      <w:r w:rsidR="00D973B1">
        <w:t>Visualisierungen</w:t>
      </w:r>
      <w:r w:rsidR="00CA7BEB">
        <w:t xml:space="preserve"> nach sich ziehen würde, wäre dies nicht im Interesse </w:t>
      </w:r>
      <w:r w:rsidR="00D973B1">
        <w:t>der Übersichtlichkeit</w:t>
      </w:r>
      <w:r w:rsidR="00CA7BEB">
        <w:t xml:space="preserve">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der </w:t>
      </w:r>
      <w:r w:rsidR="006071C0">
        <w:t>Übersicht</w:t>
      </w:r>
      <w:r w:rsidR="00D973B1">
        <w:t>lichkeit</w:t>
      </w:r>
      <w:r w:rsidR="006071C0">
        <w:t xml:space="preserve">. Die Parallelen Koordinaten können mehrere Dimensionen in einer Darstellung darstellen und </w:t>
      </w:r>
      <w:r w:rsidR="007A1DA8">
        <w:t xml:space="preserve">somit </w:t>
      </w:r>
      <w:r w:rsidR="00835E52">
        <w:t>trotzdem e</w:t>
      </w:r>
      <w:r w:rsidR="007A1DA8">
        <w:t>ine gewisse Übersichtlichkeit garantieren</w:t>
      </w:r>
      <w:r w:rsidR="006071C0">
        <w:t xml:space="preserve">. Deswegen wurde </w:t>
      </w:r>
      <w:r w:rsidR="007A1DA8">
        <w:t>die zweite Visualisierung</w:t>
      </w:r>
      <w:r w:rsidR="00B434FD">
        <w:t xml:space="preserve"> mithilfe d</w:t>
      </w:r>
      <w:r w:rsidR="007A1DA8">
        <w:t>er Parallelen Koordinaten umgesetzt</w:t>
      </w:r>
      <w:r w:rsidR="00B434FD">
        <w:t>.</w:t>
      </w:r>
    </w:p>
    <w:p w14:paraId="59E79213" w14:textId="17993A5B" w:rsidR="000319D1" w:rsidRDefault="000319D1" w:rsidP="00F971C1">
      <w:pPr>
        <w:pStyle w:val="berschrift3"/>
      </w:pPr>
      <w:bookmarkStart w:id="23" w:name="_Toc82035294"/>
      <w:r>
        <w:t>Visualisierung Drei</w:t>
      </w:r>
      <w:bookmarkEnd w:id="23"/>
    </w:p>
    <w:p w14:paraId="7F718136" w14:textId="3E240968"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w:t>
      </w:r>
      <w:r w:rsidR="00D45E69">
        <w:t>m</w:t>
      </w:r>
      <w:r w:rsidR="00720200">
        <w:t xml:space="preserve">eistens </w:t>
      </w:r>
      <w:r w:rsidR="00696B91">
        <w:t>untereinander</w:t>
      </w:r>
      <w:r w:rsidR="00720200">
        <w:t xml:space="preserve"> </w:t>
      </w:r>
      <w:r w:rsidR="00D45E69">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07899EAC" w:rsidR="005D34E2" w:rsidRDefault="005D34E2" w:rsidP="005D34E2">
      <w:pPr>
        <w:pBdr>
          <w:top w:val="single" w:sz="4" w:space="1" w:color="auto"/>
          <w:left w:val="single" w:sz="4" w:space="4" w:color="auto"/>
          <w:bottom w:val="single" w:sz="4" w:space="1" w:color="auto"/>
          <w:right w:val="single" w:sz="4" w:space="4" w:color="auto"/>
        </w:pBdr>
      </w:pPr>
    </w:p>
    <w:p w14:paraId="7F9E3578" w14:textId="41B7597B" w:rsidR="005D34E2" w:rsidRDefault="005B4A9C" w:rsidP="005B4A9C">
      <w:pPr>
        <w:pStyle w:val="Beschriftung"/>
      </w:pPr>
      <w:bookmarkStart w:id="24" w:name="_Ref80538073"/>
      <w:r>
        <w:t xml:space="preserve">Abbildung </w:t>
      </w:r>
      <w:r w:rsidR="00093F73">
        <w:fldChar w:fldCharType="begin"/>
      </w:r>
      <w:r w:rsidR="00093F73">
        <w:instrText xml:space="preserve"> SEQ Abbildung \* ARABIC </w:instrText>
      </w:r>
      <w:r w:rsidR="00093F73">
        <w:fldChar w:fldCharType="separate"/>
      </w:r>
      <w:r w:rsidR="004E3487">
        <w:rPr>
          <w:noProof/>
        </w:rPr>
        <w:t>3</w:t>
      </w:r>
      <w:r w:rsidR="00093F73">
        <w:rPr>
          <w:noProof/>
        </w:rPr>
        <w:fldChar w:fldCharType="end"/>
      </w:r>
      <w:bookmarkEnd w:id="24"/>
      <w:r>
        <w:t>: Auszug aus der Baumhierarchie</w:t>
      </w:r>
    </w:p>
    <w:p w14:paraId="53678835" w14:textId="61433B12" w:rsidR="00D41C4B"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diese Hierarchie zwar den einzelnen Ländern und deren Weine dar, jedoch gibt es keinen Aufschluss darüber wie </w:t>
      </w:r>
      <w:r w:rsidR="003965F5">
        <w:t xml:space="preserve">viele diese sind. Weiterhin ist auch kein Abgleich der Produktionsmengen </w:t>
      </w:r>
      <w:r w:rsidR="00C322D4">
        <w:t>der einzelnen Länder</w:t>
      </w:r>
      <w:r w:rsidR="00B55BCF">
        <w:t xml:space="preserve"> möglich</w:t>
      </w:r>
      <w:r w:rsidR="003965F5">
        <w:t xml:space="preserve">, da diese </w:t>
      </w:r>
      <w:r w:rsidR="00C719ED">
        <w:t>nicht aufgeführt worden sind. Dementsprechend gibt es auch keine Gegenüberstellung dieser beiden Größen. Somit wurde</w:t>
      </w:r>
      <w:r w:rsidR="00173623">
        <w:t>n</w:t>
      </w:r>
      <w:r w:rsidR="00C719ED">
        <w:t xml:space="preserve"> die Anforderung</w:t>
      </w:r>
      <w:r w:rsidR="00173623">
        <w:t>en nur</w:t>
      </w:r>
      <w:r w:rsidR="00C719ED">
        <w:t xml:space="preserve"> teilweise erfüllt</w:t>
      </w:r>
      <w:r w:rsidR="00D41C4B">
        <w:t>, da die Länder und ihre Weine zwar dargestellt worden sind jedoch alle anderen Anforderungen fehlen.</w:t>
      </w:r>
    </w:p>
    <w:p w14:paraId="044AA66E" w14:textId="28981D8A" w:rsidR="00C719ED" w:rsidRDefault="0054384E" w:rsidP="0089759F">
      <w:r>
        <w:t xml:space="preserve">Für diese </w:t>
      </w:r>
      <w:r w:rsidR="00B71EAA">
        <w:t>Visualisierung</w:t>
      </w:r>
      <w:r>
        <w:t xml:space="preserve"> sollte nach den Anforderungen </w:t>
      </w:r>
      <w:r w:rsidR="00CE534E">
        <w:t>des</w:t>
      </w:r>
      <w:r>
        <w:t xml:space="preserve"> Projekt</w:t>
      </w:r>
      <w:r w:rsidR="00CE534E">
        <w:t>es</w:t>
      </w:r>
      <w:r>
        <w:t xml:space="preserve"> ein</w:t>
      </w:r>
      <w:r w:rsidR="00B71EAA">
        <w:t>e</w:t>
      </w:r>
      <w:r>
        <w:t xml:space="preserve"> Baum</w:t>
      </w:r>
      <w:r w:rsidR="00B71EAA">
        <w:t>-</w:t>
      </w:r>
      <w:r>
        <w:t xml:space="preserve"> oder Graphen</w:t>
      </w:r>
      <w:r w:rsidR="00C72B26">
        <w:t xml:space="preserve"> Technik verwendet werden. </w:t>
      </w:r>
      <w:r w:rsidR="00E4771B">
        <w:t>Beide Techniken eigenen sich Zusammenhänge darstellen u</w:t>
      </w:r>
      <w:r w:rsidR="00CE534E">
        <w:t xml:space="preserve">nd somit für die Darstellung von Hierarchien. </w:t>
      </w:r>
      <w:r w:rsidR="00582A2C">
        <w:t xml:space="preserve">In dieser Darstellung </w:t>
      </w:r>
      <w:r w:rsidR="009D4B2E">
        <w:t>mussten</w:t>
      </w:r>
      <w:r w:rsidR="00582A2C">
        <w:t xml:space="preserve"> jedoch nur einfache Hierarchische </w:t>
      </w:r>
      <w:r w:rsidR="009D4B2E">
        <w:t>Beziehungen</w:t>
      </w:r>
      <w:r w:rsidR="00582A2C">
        <w:t xml:space="preserve"> dargestellt werden</w:t>
      </w:r>
      <w:r w:rsidR="00565FB8">
        <w:t>, d</w:t>
      </w:r>
      <w:r w:rsidR="00AD252E">
        <w:t xml:space="preserve">a durch die einfache Beziehung von Ländern und Weinen </w:t>
      </w:r>
      <w:r w:rsidR="009D4B2E">
        <w:t>eine mehrfache Verweisung</w:t>
      </w:r>
      <w:r w:rsidR="00AD252E">
        <w:t xml:space="preserve"> auf einen Punkt unnötig ist. </w:t>
      </w:r>
      <w:r w:rsidR="00C243E6">
        <w:t xml:space="preserve">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2035295"/>
      <w:r>
        <w:lastRenderedPageBreak/>
        <w:t>Interaktion</w:t>
      </w:r>
      <w:bookmarkEnd w:id="25"/>
    </w:p>
    <w:p w14:paraId="683CD4F9" w14:textId="185924A8"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w:t>
      </w:r>
      <w:r w:rsidR="00642138">
        <w:t xml:space="preserve">oder den Linien der Parallelen Koordinaten </w:t>
      </w:r>
      <w:r w:rsidR="002378A2">
        <w:t xml:space="preserve">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8D0459">
        <w:t xml:space="preserve"> </w:t>
      </w:r>
      <w:r w:rsidR="009C77D0">
        <w:t xml:space="preserve">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8D0459">
        <w:t xml:space="preserve"> und der Parallelen Koordinaten</w:t>
      </w:r>
      <w:r w:rsidR="00F31434">
        <w:t xml:space="preserve"> genauer untersuchen indem </w:t>
      </w:r>
      <w:r w:rsidR="00E055E5">
        <w:t xml:space="preserve">diese mithilfe der Maus über die Kreise </w:t>
      </w:r>
      <w:r w:rsidR="008D0459">
        <w:t xml:space="preserve">oder Linien </w:t>
      </w:r>
      <w:r w:rsidR="00E055E5">
        <w:t xml:space="preserve">dieser schweben. Auf diese Darstellungsform wurde zurückgegriffen, da diese am übersichtlichen ist und somit auch nicht </w:t>
      </w:r>
      <w:r w:rsidR="00E704B7">
        <w:t xml:space="preserve">die Erkennung von verschiedenen Trends oder Besonderheiten beeinflusst. </w:t>
      </w:r>
      <w:r w:rsidR="00E95578">
        <w:t xml:space="preserve">Auf weitere Interaktionsmöglichkeiten aufgrund der Übersichtlichkeit </w:t>
      </w:r>
      <w:r w:rsidR="008D0459">
        <w:t xml:space="preserve">und Einfachheit </w:t>
      </w:r>
      <w:r w:rsidR="00E95578">
        <w:t>nicht zurückgegriffen.</w:t>
      </w:r>
    </w:p>
    <w:p w14:paraId="5D9419E1" w14:textId="5F096B53" w:rsidR="00DD6EAF" w:rsidRDefault="00DD6EAF" w:rsidP="00537FBC">
      <w:pPr>
        <w:pStyle w:val="berschrift1"/>
      </w:pPr>
      <w:bookmarkStart w:id="26" w:name="_Toc82035296"/>
      <w:r>
        <w:t>Implementierung</w:t>
      </w:r>
      <w:bookmarkEnd w:id="26"/>
    </w:p>
    <w:p w14:paraId="172B8695" w14:textId="7539C8B4"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w:t>
      </w:r>
      <w:r w:rsidR="008C7335">
        <w:t>fertigstellt,</w:t>
      </w:r>
      <w:r w:rsidR="00342BEC">
        <w:t xml:space="preserve"> </w:t>
      </w:r>
      <w:r w:rsidR="00546AED">
        <w:t>wurden</w:t>
      </w:r>
      <w:r w:rsidR="00342BEC">
        <w:t xml:space="preserve">.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w:t>
      </w:r>
      <w:r w:rsidR="008C7335">
        <w:t>P</w:t>
      </w:r>
      <w:r w:rsidR="009E1B3C">
        <w:t xml:space="preserve">arallelen Koordinaten wurde die </w:t>
      </w:r>
      <w:r w:rsidR="00EF48C5">
        <w:t xml:space="preserve">Übung sieben </w:t>
      </w:r>
      <w:r w:rsidR="00A723D1">
        <w:t xml:space="preserve">als Grundlage genutzt. </w:t>
      </w:r>
      <w:r w:rsidR="006D3649">
        <w:t>Innerhalb der B</w:t>
      </w:r>
      <w:r w:rsidR="00163297">
        <w:t>au</w:t>
      </w:r>
      <w:r w:rsidR="006D3649">
        <w:t xml:space="preserve">mhierarchie wurde die Übung </w:t>
      </w:r>
      <w:r w:rsidR="003C6EC2">
        <w:t xml:space="preserve">zehn als Grundlage verwendet. </w:t>
      </w:r>
      <w:r w:rsidR="007333AF">
        <w:t>Zusätzlich wurde für</w:t>
      </w:r>
      <w:r w:rsidR="003C6EC2">
        <w:t xml:space="preserve"> </w:t>
      </w:r>
      <w:r w:rsidR="007333AF">
        <w:t xml:space="preserve">den Scatterplot und die </w:t>
      </w:r>
      <w:r w:rsidR="00163297">
        <w:t>P</w:t>
      </w:r>
      <w:r w:rsidR="007333AF">
        <w:t xml:space="preserve">arallelen Koordinaten die Übung acht mit ihrem CSV-Decoder als Grundalge verwendet. Dabei wurde bei beiden Darstellungen </w:t>
      </w:r>
      <w:r w:rsidR="004C7759">
        <w:t>jeweils die Übung als Grundlage verwendet und versucht</w:t>
      </w:r>
      <w:r w:rsidR="00A722C1">
        <w:t xml:space="preserve"> diese</w:t>
      </w:r>
      <w:r w:rsidR="004C7759">
        <w:t xml:space="preserve"> mit dem CSV-Decoder der Übung acht </w:t>
      </w:r>
      <w:r w:rsidR="00A722C1">
        <w:t>zu</w:t>
      </w:r>
      <w:r w:rsidR="004C7759">
        <w:t xml:space="preserve"> </w:t>
      </w:r>
      <w:r w:rsidR="00A722C1">
        <w:t>verbinden</w:t>
      </w:r>
      <w:r w:rsidR="004C7759">
        <w:t xml:space="preserve">, um so eine </w:t>
      </w:r>
      <w:proofErr w:type="spellStart"/>
      <w:r w:rsidR="00A722C1">
        <w:t>importierung</w:t>
      </w:r>
      <w:proofErr w:type="spellEnd"/>
      <w:r w:rsidR="00A722C1">
        <w:t xml:space="preserve"> </w:t>
      </w:r>
      <w:r w:rsidR="004C7759">
        <w:t>de</w:t>
      </w:r>
      <w:r w:rsidR="00654BC8">
        <w:t>r</w:t>
      </w:r>
      <w:r w:rsidR="00A75C5F">
        <w:t xml:space="preserve">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fließen könnte</w:t>
      </w:r>
      <w:r w:rsidR="002D4896">
        <w:t>n</w:t>
      </w:r>
      <w:r w:rsidR="004A3313">
        <w:t xml:space="preserve">. Bei der Baumhierarchie wurde musste wenig angepasst werden, da bereits in der Übung ein JSON Decoder enthalten war. Hierbei war es nur wichtig die entsprechenden Daten bereitzustellen. Zuletzt wurden die </w:t>
      </w:r>
      <w:r w:rsidR="00BB241A">
        <w:t>Visualisierungen</w:t>
      </w:r>
      <w:r w:rsidR="004A3313">
        <w:t xml:space="preserve"> noch einmal in ihrer </w:t>
      </w:r>
      <w:r w:rsidR="00B9496C">
        <w:t>Darstellungsform</w:t>
      </w:r>
      <w:r w:rsidR="004A3313">
        <w:t xml:space="preserve">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 xml:space="preserve">die Zeit der Fehlersuche zu überbrücken. So wurde zuerst der Scatterplot entwickelt anschließend die </w:t>
      </w:r>
      <w:r w:rsidR="00B9496C">
        <w:t>P</w:t>
      </w:r>
      <w:r w:rsidR="00887247">
        <w:t>arallelen Koordinaten und zuletzt die Baumhierarchie.</w:t>
      </w:r>
    </w:p>
    <w:p w14:paraId="0E15B8BA" w14:textId="13795776" w:rsidR="002543BD" w:rsidRDefault="006A51CC" w:rsidP="008018F6">
      <w:r>
        <w:t xml:space="preserve">Der Quellcode ist dabei in verschiedene Parts aufgeteilt und strukturiert. Diese </w:t>
      </w:r>
      <w:r w:rsidR="00A3418D">
        <w:t xml:space="preserve">Struktur wurde bei allen Visualisierungen angewendet um eine schnelleres zurechtfinden zu garantieren. </w:t>
      </w:r>
      <w:r w:rsidR="00EB37CB">
        <w:t xml:space="preserve">Zuerst stehen immer die </w:t>
      </w:r>
      <w:proofErr w:type="spellStart"/>
      <w:r w:rsidR="00EB37CB">
        <w:t>Importierungen</w:t>
      </w:r>
      <w:proofErr w:type="spellEnd"/>
      <w:r w:rsidR="00EB37CB">
        <w:t xml:space="preserve"> der verschiedenen </w:t>
      </w:r>
      <w:r w:rsidR="00ED0FD5">
        <w:t>Elm-Pakete,</w:t>
      </w:r>
      <w:r w:rsidR="00EB37CB">
        <w:t xml:space="preserve"> welche für diesen Abschnitt benötigt werden.</w:t>
      </w:r>
      <w:r w:rsidR="00ED0FD5">
        <w:t xml:space="preserve"> In allen drei verschiedenen Darstellungen wurde dabei auf die Packages „</w:t>
      </w:r>
      <w:proofErr w:type="spellStart"/>
      <w:r w:rsidR="00ED0FD5">
        <w:t>Html</w:t>
      </w:r>
      <w:proofErr w:type="spellEnd"/>
      <w:r w:rsidR="00ED0FD5">
        <w:t>“ und „</w:t>
      </w:r>
      <w:proofErr w:type="spellStart"/>
      <w:r w:rsidR="00ED0FD5">
        <w:t>TypedSVG</w:t>
      </w:r>
      <w:proofErr w:type="spellEnd"/>
      <w:r w:rsidR="00ED0FD5">
        <w:t>“ zugegriffen.</w:t>
      </w:r>
      <w:r w:rsidR="00715146">
        <w:t xml:space="preserve"> Anschließend sind alle „</w:t>
      </w:r>
      <w:r w:rsidR="00027FCE">
        <w:t>t</w:t>
      </w:r>
      <w:r w:rsidR="00715146">
        <w:t>ype“ und „</w:t>
      </w:r>
      <w:r w:rsidR="00027FCE">
        <w:t>t</w:t>
      </w:r>
      <w:r w:rsidR="00715146">
        <w:t xml:space="preserve">ype </w:t>
      </w:r>
      <w:r w:rsidR="00027FCE">
        <w:t>a</w:t>
      </w:r>
      <w:r w:rsidR="00715146">
        <w:t>lias“ definiert welche innerhalb des Quellcodes vorhanden sind.</w:t>
      </w:r>
      <w:r w:rsidR="004500FC">
        <w:t xml:space="preserve"> Danach finden sich weitere </w:t>
      </w:r>
      <w:r w:rsidR="006C070E">
        <w:t>Funktionen,</w:t>
      </w:r>
      <w:r w:rsidR="004500FC">
        <w:t xml:space="preserve"> welche für die</w:t>
      </w:r>
      <w:r w:rsidR="0080002D">
        <w:t xml:space="preserve"> verschiedenen Parts von Elm benötigt </w:t>
      </w:r>
      <w:r w:rsidR="006C070E">
        <w:t>werden</w:t>
      </w:r>
      <w:r w:rsidR="0080002D">
        <w:t xml:space="preserve">. </w:t>
      </w:r>
      <w:r w:rsidR="006C070E">
        <w:t xml:space="preserve">Begonnen wird dabei immer mit den Decodern der Dateien und anschließend werden alle Funktionen </w:t>
      </w:r>
      <w:r w:rsidR="00027FCE">
        <w:t>aufgeführt,</w:t>
      </w:r>
      <w:r w:rsidR="006C070E">
        <w:t xml:space="preserve"> welche für den Part benötigt werden Zuletzt werden die Elm </w:t>
      </w:r>
      <w:r w:rsidR="00027FCE">
        <w:t>Parts „</w:t>
      </w:r>
      <w:proofErr w:type="spellStart"/>
      <w:r w:rsidR="00027FCE">
        <w:t>main</w:t>
      </w:r>
      <w:proofErr w:type="spellEnd"/>
      <w:proofErr w:type="gramStart"/>
      <w:r w:rsidR="00027FCE">
        <w:t>“,„</w:t>
      </w:r>
      <w:proofErr w:type="spellStart"/>
      <w:proofErr w:type="gramEnd"/>
      <w:r w:rsidR="00027FCE">
        <w:t>init</w:t>
      </w:r>
      <w:proofErr w:type="spellEnd"/>
      <w:r w:rsidR="00027FCE">
        <w:t>“, „</w:t>
      </w:r>
      <w:proofErr w:type="spellStart"/>
      <w:r w:rsidR="00027FCE">
        <w:t>subscriptions</w:t>
      </w:r>
      <w:proofErr w:type="spellEnd"/>
      <w:r w:rsidR="00027FCE">
        <w:t>“, „</w:t>
      </w:r>
      <w:proofErr w:type="spellStart"/>
      <w:r w:rsidR="00027FCE">
        <w:t>view</w:t>
      </w:r>
      <w:proofErr w:type="spellEnd"/>
      <w:r w:rsidR="00027FCE">
        <w:t>“</w:t>
      </w:r>
      <w:r w:rsidR="006A65A0">
        <w:t xml:space="preserve"> und „update“ aufgeführt. </w:t>
      </w:r>
      <w:r w:rsidR="002543BD">
        <w:t xml:space="preserve">Die Daten werden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6A65A0">
        <w:t xml:space="preserve"> wird</w:t>
      </w:r>
      <w:r w:rsidR="004F5CE1">
        <w:t xml:space="preserve"> anschließend zugegriffen, wenn </w:t>
      </w:r>
      <w:r w:rsidR="006A65A0">
        <w:t>eine Aktualisierung stattfindet.</w:t>
      </w:r>
    </w:p>
    <w:p w14:paraId="64F6AFCF" w14:textId="0A23147D" w:rsidR="00BA2A74" w:rsidRDefault="000F326A" w:rsidP="008018F6">
      <w:r>
        <w:lastRenderedPageBreak/>
        <w:t xml:space="preserve">Eine besondere Herausforderung der Darstellungen war den CSV-Decoder zu erweitern und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 xml:space="preserve">Funktionen und den Datentypen, welche aber mit verschiedenen Anpassungen der Funktionen </w:t>
      </w:r>
      <w:r w:rsidR="00E43179">
        <w:t>gelöst</w:t>
      </w:r>
      <w:r w:rsidR="00F92F37">
        <w:t xml:space="preserve"> werden konnten.</w:t>
      </w:r>
      <w:r w:rsidR="00AD46CB">
        <w:t xml:space="preserve"> Die eigentliche Darstellung wurde jedoch fast so wie aus der Übung übernommen und </w:t>
      </w:r>
      <w:r w:rsidR="00E43179">
        <w:t>nahm</w:t>
      </w:r>
      <w:r w:rsidR="00AD46CB">
        <w:t xml:space="preserve"> </w:t>
      </w:r>
      <w:r w:rsidR="00FF11A6">
        <w:t xml:space="preserve">somit </w:t>
      </w:r>
      <w:r w:rsidR="00E43179">
        <w:t xml:space="preserve">verhältnismäßig wenig Zeit </w:t>
      </w:r>
      <w:r w:rsidR="00FF11A6">
        <w:t xml:space="preserve">in Anspruch. </w:t>
      </w:r>
      <w:r w:rsidR="00E43179">
        <w:t>Dasselbe</w:t>
      </w:r>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2035297"/>
      <w:r>
        <w:t>Anwe</w:t>
      </w:r>
      <w:r w:rsidR="00AF4DBA">
        <w:t>n</w:t>
      </w:r>
      <w:r>
        <w:t>dungs</w:t>
      </w:r>
      <w:r w:rsidR="00AF4DBA">
        <w:t>fälle</w:t>
      </w:r>
      <w:bookmarkEnd w:id="27"/>
    </w:p>
    <w:p w14:paraId="149906FD" w14:textId="21F33898" w:rsidR="005D170D" w:rsidRDefault="001E2839" w:rsidP="005D170D">
      <w:r>
        <w:t xml:space="preserve">Nachfolgend </w:t>
      </w:r>
      <w:r w:rsidR="002D069D">
        <w:t>wird</w:t>
      </w:r>
      <w:r>
        <w:t xml:space="preserve">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w:t>
      </w:r>
    </w:p>
    <w:p w14:paraId="5F2B9289" w14:textId="5D9A8446" w:rsidR="00AF4DBA" w:rsidRDefault="00AF4DBA" w:rsidP="00537FBC">
      <w:pPr>
        <w:pStyle w:val="berschrift2"/>
      </w:pPr>
      <w:bookmarkStart w:id="28" w:name="_Toc82035298"/>
      <w:r>
        <w:t>Anwendung Visualisierung Eins</w:t>
      </w:r>
      <w:bookmarkEnd w:id="28"/>
    </w:p>
    <w:p w14:paraId="632C82F2" w14:textId="4DB27A22" w:rsidR="00F40894" w:rsidRDefault="00F40894" w:rsidP="00F40894">
      <w:r>
        <w:t xml:space="preserve">In dem ersten </w:t>
      </w:r>
      <w:r w:rsidRPr="00FF40A0">
        <w:t>Anwendungsfall</w:t>
      </w:r>
      <w:r>
        <w:t xml:space="preserve"> wird der Preis mit dem Körper eines Weines vergleichen. Dies erfolgt mithilfe eines Scatterplots und </w:t>
      </w:r>
      <w:r w:rsidR="007B2CD7">
        <w:t xml:space="preserve">ist </w:t>
      </w:r>
      <w:r>
        <w:t xml:space="preserve">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9" w:name="_Ref80618481"/>
      <w:r>
        <w:t xml:space="preserve">Abbildung </w:t>
      </w:r>
      <w:fldSimple w:instr=" SEQ Abbildung \* ARABIC ">
        <w:r w:rsidR="004E3487">
          <w:rPr>
            <w:noProof/>
          </w:rPr>
          <w:t>4</w:t>
        </w:r>
      </w:fldSimple>
      <w:bookmarkEnd w:id="29"/>
      <w:r>
        <w:t>: Scatterplot welcher die Eigenschaften Preis und Körper gegenüberstellt (Quelle: eigene Darstellung)</w:t>
      </w:r>
    </w:p>
    <w:p w14:paraId="76DC9400" w14:textId="210071ED" w:rsidR="00F40894" w:rsidRDefault="00946790" w:rsidP="00F40894">
      <w:r>
        <w:t xml:space="preserve">In </w:t>
      </w:r>
      <w:r>
        <w:fldChar w:fldCharType="begin"/>
      </w:r>
      <w:r>
        <w:instrText xml:space="preserve"> REF _Ref80618481 \h </w:instrText>
      </w:r>
      <w:r>
        <w:fldChar w:fldCharType="separate"/>
      </w:r>
      <w:r>
        <w:t xml:space="preserve">Abbildung </w:t>
      </w:r>
      <w:r>
        <w:rPr>
          <w:noProof/>
        </w:rPr>
        <w:t>4</w:t>
      </w:r>
      <w:r>
        <w:fldChar w:fldCharType="end"/>
      </w:r>
      <w:r>
        <w:t xml:space="preserve"> ist zu erkennen das </w:t>
      </w:r>
      <w:r w:rsidR="00903DCE">
        <w:t xml:space="preserve">es auch für einen niedrigen Preis Weine in allen Körpergrößen gibt. </w:t>
      </w:r>
      <w:r w:rsidR="00456BE8">
        <w:t>Jedoch ist klar zu erkenne</w:t>
      </w:r>
      <w:r w:rsidR="00FF7A0E">
        <w:t>n</w:t>
      </w:r>
      <w:r w:rsidR="00456BE8">
        <w:t xml:space="preserv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bei einer Körpergröße von 3 bis 5 gleichbleibend ist</w:t>
      </w:r>
      <w:r w:rsidR="00CC2825">
        <w:t>. Weswegen davon auszugehen</w:t>
      </w:r>
      <w:r w:rsidR="008C3409">
        <w:t xml:space="preserve"> </w:t>
      </w:r>
      <w:r w:rsidR="00506B99">
        <w:t>ist,</w:t>
      </w:r>
      <w:r w:rsidR="008C3409">
        <w:t xml:space="preserve"> da</w:t>
      </w:r>
      <w:r w:rsidR="00506B99">
        <w:t>s</w:t>
      </w:r>
      <w:r w:rsidR="008C3409">
        <w:t xml:space="preserve">s mit steigendem Preis </w:t>
      </w:r>
      <w:r w:rsidR="00506B99">
        <w:t>auch die</w:t>
      </w:r>
      <w:r w:rsidR="00753802">
        <w:t xml:space="preserve"> Körpergröße</w:t>
      </w:r>
      <w:r w:rsidR="00EC32A9">
        <w:t xml:space="preserve"> </w:t>
      </w:r>
      <w:r w:rsidR="00506B99">
        <w:t>steigen sollte.</w:t>
      </w:r>
    </w:p>
    <w:p w14:paraId="65D16052" w14:textId="5D5371FF"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 xml:space="preserve">er verschieden Körpergrößen auch zu einem geringen </w:t>
      </w:r>
      <w:r w:rsidR="00055390">
        <w:lastRenderedPageBreak/>
        <w:t>Preis bekommt. Jedoch je mehr die Zielgruppe ber</w:t>
      </w:r>
      <w:r w:rsidR="00BC2C5A">
        <w:t>ei</w:t>
      </w:r>
      <w:r w:rsidR="00055390">
        <w:t xml:space="preserve">t ist an Geld für den Wein auszugeben, desto wahrscheinlicher ist es das diese Zielgruppe einen Wein </w:t>
      </w:r>
      <w:r w:rsidR="005F5736">
        <w:t>mit einem größeren Körper</w:t>
      </w:r>
      <w:r w:rsidR="00055390">
        <w:t xml:space="preserv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2035299"/>
      <w:r>
        <w:t>Anwendung Visualisierung Zwei</w:t>
      </w:r>
      <w:bookmarkEnd w:id="30"/>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1" w:name="_Ref80620471"/>
      <w:bookmarkStart w:id="32" w:name="_Ref80620466"/>
      <w:r>
        <w:t xml:space="preserve">Abbildung </w:t>
      </w:r>
      <w:r w:rsidR="00093F73">
        <w:fldChar w:fldCharType="begin"/>
      </w:r>
      <w:r w:rsidR="00093F73">
        <w:instrText xml:space="preserve"> SEQ Abbildung \* ARABIC </w:instrText>
      </w:r>
      <w:r w:rsidR="00093F73">
        <w:fldChar w:fldCharType="separate"/>
      </w:r>
      <w:r w:rsidR="004E3487">
        <w:rPr>
          <w:noProof/>
        </w:rPr>
        <w:t>5</w:t>
      </w:r>
      <w:r w:rsidR="00093F73">
        <w:rPr>
          <w:noProof/>
        </w:rPr>
        <w:fldChar w:fldCharType="end"/>
      </w:r>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6A43D25A"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w:t>
      </w:r>
      <w:r w:rsidR="002A2416">
        <w:t>n</w:t>
      </w:r>
      <w:r>
        <w:t xml:space="preserve"> verschiedene</w:t>
      </w:r>
      <w:r w:rsidR="00396ACA">
        <w:t>n</w:t>
      </w:r>
      <w:r w:rsidR="00C22EC8">
        <w:t xml:space="preserve"> Eigenschaft</w:t>
      </w:r>
      <w:r w:rsidR="00396ACA">
        <w:t>en</w:t>
      </w:r>
      <w:r w:rsidR="00C22EC8">
        <w:t xml:space="preserve">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t>
      </w:r>
      <w:r w:rsidR="00BF5CF0">
        <w:t>was</w:t>
      </w:r>
      <w:r w:rsidR="00852DC0">
        <w:t xml:space="preserv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w:t>
      </w:r>
      <w:r w:rsidR="00BF5CF0">
        <w:t>G</w:t>
      </w:r>
      <w:r w:rsidR="009746C6">
        <w:t xml:space="preserve">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w:t>
      </w:r>
      <w:r w:rsidR="00BF5CF0">
        <w:t>erreichen kann</w:t>
      </w:r>
      <w:r w:rsidR="009746C6">
        <w:t xml:space="preserve">.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3B6C1A65"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w:t>
      </w:r>
      <w:r w:rsidR="00A10B87">
        <w:lastRenderedPageBreak/>
        <w:t xml:space="preserve">gibt. Dabei sollte dieser Zielgruppe auffallen, dass </w:t>
      </w:r>
      <w:r w:rsidR="00100BAB">
        <w:t xml:space="preserve">es pauschal bis auf wenige Ausnahmen </w:t>
      </w:r>
      <w:r w:rsidR="00BA2C4B">
        <w:t>viele Möglichkeiten gibt die verschiedenen Geschmäcker miteinander zu kombinieren</w:t>
      </w:r>
      <w:r w:rsidR="00100BAB">
        <w:t xml:space="preserve">. Dabei </w:t>
      </w:r>
      <w:r w:rsidR="00EE7D06">
        <w:t>gibt es</w:t>
      </w:r>
      <w:r w:rsidR="00100BAB">
        <w:t xml:space="preserve"> </w:t>
      </w:r>
      <w:r w:rsidR="00EE7D06">
        <w:t xml:space="preserve">jedoch </w:t>
      </w:r>
      <w:r w:rsidR="008A7F89">
        <w:t>beispielsweise die Einschränkung</w:t>
      </w:r>
      <w:r w:rsidR="00080184">
        <w:t>, dass</w:t>
      </w:r>
      <w:r w:rsidR="008A7F89">
        <w:t xml:space="preserve"> eine Süße von fünf und einen Säuregehalt von fünf </w:t>
      </w:r>
      <w:r w:rsidR="00080184">
        <w:t>nicht möglich ist</w:t>
      </w:r>
      <w:r w:rsidR="008A7F89">
        <w:t>.</w:t>
      </w:r>
    </w:p>
    <w:p w14:paraId="5FC356E5" w14:textId="576DC7CA" w:rsidR="00321EB1" w:rsidRDefault="008A7F89" w:rsidP="00537FBC">
      <w:r>
        <w:t>Bei dieser Visualisierung gäbe es verschiedene Alternativen zu dieser Diagrammart. Diese waren Scatterplots, Projektion und Selektion, K-</w:t>
      </w:r>
      <w:proofErr w:type="spellStart"/>
      <w:r>
        <w:t>Means</w:t>
      </w:r>
      <w:proofErr w:type="spellEnd"/>
      <w:r>
        <w:t xml:space="preserve"> und Datentinte</w:t>
      </w:r>
      <w:r w:rsidR="00714BA2">
        <w:t>. Da die K-</w:t>
      </w:r>
      <w:proofErr w:type="spellStart"/>
      <w:r w:rsidR="00FF247D">
        <w:t>M</w:t>
      </w:r>
      <w:r w:rsidR="00714BA2">
        <w:t>eans</w:t>
      </w:r>
      <w:proofErr w:type="spellEnd"/>
      <w:r w:rsidR="00714BA2">
        <w:t xml:space="preserve">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w:t>
      </w:r>
      <w:r w:rsidR="00FF247D">
        <w:t>möglichst große Datenbasis zu haben</w:t>
      </w:r>
      <w:r w:rsidR="00C406F8">
        <w:t>. Bei de</w:t>
      </w:r>
      <w:r w:rsidR="00EF3421">
        <w:t>n Scatterplots</w:t>
      </w:r>
      <w:r w:rsidR="00E8088D">
        <w:t xml:space="preserve">, </w:t>
      </w:r>
      <w:r w:rsidR="00C406F8">
        <w:t>Projektion und Selektion</w:t>
      </w:r>
      <w:r w:rsidR="00EF3421">
        <w:t xml:space="preserve"> würde es verschiedene Tabellen in denen </w:t>
      </w:r>
      <w:r w:rsidR="00015C7B">
        <w:t>die verschiedenen Eigenschaften</w:t>
      </w:r>
      <w:r w:rsidR="00EF3421">
        <w:t xml:space="preserve"> gegenübergestellt geben. Dies würde zwar zu einer </w:t>
      </w:r>
      <w:r w:rsidR="00E8088D">
        <w:t>besseren</w:t>
      </w:r>
      <w:r w:rsidR="00EF3421">
        <w:t xml:space="preserve">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nicht so einfach zu erkennen </w:t>
      </w:r>
      <w:r w:rsidR="00E8088D">
        <w:t>sind</w:t>
      </w:r>
      <w:r w:rsidR="00195A87">
        <w:t>.</w:t>
      </w:r>
    </w:p>
    <w:p w14:paraId="45225383" w14:textId="71971EAC" w:rsidR="00AF4DBA" w:rsidRDefault="00AF4DBA" w:rsidP="00537FBC">
      <w:pPr>
        <w:pStyle w:val="berschrift2"/>
      </w:pPr>
      <w:bookmarkStart w:id="33" w:name="_Toc82035300"/>
      <w:r>
        <w:t>Anwendung Visualisierung Drei</w:t>
      </w:r>
      <w:bookmarkEnd w:id="33"/>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4D87DBC6" w:rsidR="00A34A7B" w:rsidRDefault="00A34A7B" w:rsidP="00A34A7B">
      <w:pPr>
        <w:pBdr>
          <w:top w:val="single" w:sz="4" w:space="1" w:color="auto"/>
          <w:left w:val="single" w:sz="4" w:space="4" w:color="auto"/>
          <w:bottom w:val="single" w:sz="4" w:space="1" w:color="auto"/>
          <w:right w:val="single" w:sz="4" w:space="4" w:color="auto"/>
        </w:pBdr>
      </w:pPr>
    </w:p>
    <w:p w14:paraId="4E3CAC44" w14:textId="468B686D" w:rsidR="00A34A7B" w:rsidRDefault="00147E18" w:rsidP="00147E18">
      <w:pPr>
        <w:pStyle w:val="Beschriftung"/>
      </w:pPr>
      <w:bookmarkStart w:id="34" w:name="_Ref80622873"/>
      <w:r>
        <w:t xml:space="preserve">Abbildung </w:t>
      </w:r>
      <w:fldSimple w:instr=" SEQ Abbildung \* ARABIC ">
        <w:r w:rsidR="004E3487">
          <w:rPr>
            <w:noProof/>
          </w:rPr>
          <w:t>6</w:t>
        </w:r>
      </w:fldSimple>
      <w:bookmarkEnd w:id="34"/>
      <w:r>
        <w:t xml:space="preserve">: </w:t>
      </w:r>
      <w:bookmarkStart w:id="35" w:name="_Ref80622870"/>
      <w:r>
        <w:t>Ausschnitt mit Asiatischen Weinen aus der Baumhierarchie (Quelle: eigene Darstellung)</w:t>
      </w:r>
      <w:bookmarkEnd w:id="35"/>
    </w:p>
    <w:p w14:paraId="52CB2D76" w14:textId="125DAF52" w:rsidR="00A34A7B" w:rsidRDefault="00147E18" w:rsidP="00891AA0">
      <w:r>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w:t>
      </w:r>
      <w:r w:rsidR="00313F18">
        <w:t>n</w:t>
      </w:r>
      <w:r>
        <w:t>, welcher der Datensatz an Asiatischen Weinen zu bieten hat. Dabei ist auffällig das Georgien die meisten Wein</w:t>
      </w:r>
      <w:r w:rsidR="005722BF">
        <w:t xml:space="preserve">arten mit elf Stück besitzt. Die niedrigste Anzahl </w:t>
      </w:r>
      <w:r w:rsidR="00313F18">
        <w:t>hat</w:t>
      </w:r>
      <w:r w:rsidR="005722BF">
        <w:t xml:space="preserve"> Israel mit nur einer </w:t>
      </w:r>
      <w:proofErr w:type="spellStart"/>
      <w:r w:rsidR="005722BF">
        <w:t>Weinart</w:t>
      </w:r>
      <w:proofErr w:type="spellEnd"/>
      <w:r w:rsidR="005722BF">
        <w:t>. Die beiden anderen Länder Japan und Südkorea sind mit einer Weinarten</w:t>
      </w:r>
      <w:r w:rsidR="00A1201F">
        <w:t xml:space="preserve"> Anzahl von drei im Datensatz vorhanden. Auffällig ist dabei das es trotz der vielen Länder in Asien nur </w:t>
      </w:r>
      <w:r w:rsidR="00107C60">
        <w:t>vier</w:t>
      </w:r>
      <w:r w:rsidR="00A1201F">
        <w:t xml:space="preserve"> Länder in diesem Datensatz vertreten sind</w:t>
      </w:r>
      <w:r w:rsidR="00313F18">
        <w:t>,</w:t>
      </w:r>
      <w:r w:rsidR="00A1201F">
        <w:t xml:space="preserve"> welche </w:t>
      </w:r>
      <w:r w:rsidR="00313F18">
        <w:t>Weine</w:t>
      </w:r>
      <w:r w:rsidR="00A1201F">
        <w:t xml:space="preserve"> besitzen.</w:t>
      </w:r>
    </w:p>
    <w:p w14:paraId="69E693A2" w14:textId="506FFBF1" w:rsidR="00A1201F" w:rsidRDefault="00A1201F" w:rsidP="00891AA0">
      <w:r>
        <w:t xml:space="preserve">Diese Darstellung könnte von einem Weineinkäufer verwendet werden, welcher gerne auf dem </w:t>
      </w:r>
      <w:r w:rsidR="00107C60">
        <w:t>h</w:t>
      </w:r>
      <w:r>
        <w:t xml:space="preserve">eimischen Markt asiatische Weine verkaufen </w:t>
      </w:r>
      <w:r w:rsidR="00107C60">
        <w:t>möchte</w:t>
      </w:r>
      <w:r>
        <w:t>. So könnte er mithilfe dieser Darstellung herausfinden</w:t>
      </w:r>
      <w:r w:rsidR="007D4EC8">
        <w:t xml:space="preserve"> welche verschiedenen Weine es aus dem </w:t>
      </w:r>
      <w:r w:rsidR="00107C60">
        <w:t>a</w:t>
      </w:r>
      <w:r w:rsidR="007D4EC8">
        <w:t>siatischen Raum gibt und aus welchem Land diese kommen, um so Transportkosten oder eine weitere Spezialisierung seines Geschäfts vorzunehmen.</w:t>
      </w:r>
    </w:p>
    <w:p w14:paraId="42D63777" w14:textId="4E21592F" w:rsidR="00321EB1" w:rsidRDefault="007D4EC8" w:rsidP="00321EB1">
      <w:r>
        <w:t>Als Alternative für diese Darstellung gab es die Möglichkeit die verschiedenen</w:t>
      </w:r>
      <w:r w:rsidR="009B789F">
        <w:t xml:space="preserve"> Weinarten mithilfe der Graphen Technik darzustellen. Da es</w:t>
      </w:r>
      <w:r w:rsidR="00107C60">
        <w:t xml:space="preserve"> sich</w:t>
      </w:r>
      <w:r w:rsidR="009B789F">
        <w:t xml:space="preserve">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2035301"/>
      <w:r>
        <w:t>Verwandte Arbeiten</w:t>
      </w:r>
      <w:bookmarkEnd w:id="36"/>
    </w:p>
    <w:p w14:paraId="127E5D3A" w14:textId="7BBFD83D"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 xml:space="preserve">wird dabei bei beiden </w:t>
      </w:r>
      <w:r w:rsidR="000E707C">
        <w:t>Arbeiten</w:t>
      </w:r>
      <w:r w:rsidR="00A127EC">
        <w:t xml:space="preserve"> unter anderem mit einem Scatterplot realisiert.</w:t>
      </w:r>
      <w:r>
        <w:t xml:space="preserve"> Nachfolgend w</w:t>
      </w:r>
      <w:r w:rsidR="00EF4C7D">
        <w:t xml:space="preserve">erden die beiden Arbeiten vorgestellt und </w:t>
      </w:r>
      <w:r w:rsidR="00044E16">
        <w:t>Unterschiede</w:t>
      </w:r>
      <w:r w:rsidR="00EF4C7D">
        <w:t xml:space="preserve"> zwischen dieser und der vorgestellten Arbeiten hervorgehoben.</w:t>
      </w:r>
    </w:p>
    <w:p w14:paraId="441A2143" w14:textId="30C5708C" w:rsidR="00EF4C7D" w:rsidRDefault="0043242B" w:rsidP="00537FBC">
      <w:r>
        <w:lastRenderedPageBreak/>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w:t>
      </w:r>
      <w:r w:rsidR="003A3F9F">
        <w:t>Daten anfallenden Daten</w:t>
      </w:r>
      <w:r w:rsidR="002762A4">
        <w:t xml:space="preserve"> dabei mithilfe eines Scatterplots darzustellen</w:t>
      </w:r>
      <w:r w:rsidR="003A3F9F">
        <w:t>. Die daraus resultierende</w:t>
      </w:r>
      <w:r w:rsidR="002762A4">
        <w:t xml:space="preserve"> </w:t>
      </w:r>
      <w:r w:rsidR="00CC6B2C">
        <w:t xml:space="preserve">Benutzeroberfläche </w:t>
      </w:r>
      <w:r w:rsidR="003A3F9F">
        <w:t xml:space="preserve">sollte </w:t>
      </w:r>
      <w:r w:rsidR="00CC6B2C">
        <w:t xml:space="preserve">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w:t>
      </w:r>
      <w:r w:rsidR="00AD0BCA">
        <w:t>, was der Übersichtigkeit der Daten dienen sollte</w:t>
      </w:r>
      <w:r w:rsidR="000F4661">
        <w:t>.</w:t>
      </w:r>
      <w:r w:rsidR="00EF2ACA">
        <w:t xml:space="preserve"> Zusätzlich </w:t>
      </w:r>
      <w:r w:rsidR="00C329E4">
        <w:t>dazu</w:t>
      </w:r>
      <w:r w:rsidR="001C5DC3">
        <w:t xml:space="preserve"> sollte es in der Darstellung möglich </w:t>
      </w:r>
      <w:r w:rsidR="003B1048">
        <w:t>seine verschiedenen statistischen Größen</w:t>
      </w:r>
      <w:r w:rsidR="001C5DC3">
        <w:t xml:space="preserve"> wie beispielsweise den Median sich zu berechnen lassen, was entsprechend realisiert werden musste.</w:t>
      </w:r>
      <w:r w:rsidR="00203329">
        <w:t xml:space="preserve"> Die Daten werden dabei </w:t>
      </w:r>
      <w:r w:rsidR="00C54C68">
        <w:t>mithilfe der Middleware „</w:t>
      </w:r>
      <w:proofErr w:type="spellStart"/>
      <w:r w:rsidR="00C54C68">
        <w:t>ColdFusion</w:t>
      </w:r>
      <w:proofErr w:type="spellEnd"/>
      <w:r w:rsidR="00C54C68">
        <w:t xml:space="preserve">“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sich</w:t>
      </w:r>
      <w:r w:rsidR="00D772A2">
        <w:t xml:space="preserve"> alle Eigenschaften der Datenbank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n. Bei dem Scatterplot wurde</w:t>
      </w:r>
      <w:r w:rsidR="00B27161">
        <w:t>n</w:t>
      </w:r>
      <w:r w:rsidR="00875405">
        <w:t xml:space="preserv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zE0ZGZiOTBkLWFhOTctNDIzZC05ZGIxLWIyZjM2NTAyYWZlYyIsIlRleHQiOiJbMTBdIiwiV0FJVmVyc2lvbiI6IjYuMTAuMC4wIn0=}</w:instrText>
          </w:r>
          <w:r w:rsidR="00875405">
            <w:fldChar w:fldCharType="separate"/>
          </w:r>
          <w:r w:rsidR="00C9272A">
            <w:t>[10]</w:t>
          </w:r>
          <w:r w:rsidR="00875405">
            <w:fldChar w:fldCharType="end"/>
          </w:r>
        </w:sdtContent>
      </w:sdt>
    </w:p>
    <w:p w14:paraId="4B966090" w14:textId="5C8C80B0" w:rsidR="00875405" w:rsidRDefault="00875405" w:rsidP="00537FBC">
      <w:r>
        <w:t>Die Gemeinsamkeiten zu dieser Arbeit liegen dabei in der Zielstellung, so sollte auch in dieser Arbeit eine Benutzeroberfläche erstellt</w:t>
      </w:r>
      <w:r w:rsidR="00500EE4">
        <w:t xml:space="preserve"> werden</w:t>
      </w:r>
      <w:r>
        <w:t>, welche Interaktion</w:t>
      </w:r>
      <w:r w:rsidR="006E6627">
        <w:t>en</w:t>
      </w:r>
      <w:r>
        <w:t xml:space="preserve">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t>
      </w:r>
      <w:r w:rsidR="00531FFE">
        <w:t xml:space="preserve">ist es möglich mithilfe der </w:t>
      </w:r>
      <w:r w:rsidR="00C671FF">
        <w:t>Interaktionsmöglichkeit</w:t>
      </w:r>
      <w:r w:rsidR="00531FFE">
        <w:t xml:space="preserve"> </w:t>
      </w:r>
      <w:r w:rsidR="00C671FF">
        <w:t>bei den Balkendiagramm sich ein Histogramm</w:t>
      </w:r>
      <w:r w:rsidR="0040553E">
        <w:t xml:space="preserve"> zu</w:t>
      </w:r>
      <w:r w:rsidR="00C671FF">
        <w:t xml:space="preserve"> erstell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ie Auswahl der verschiedenen Achsen zu </w:t>
      </w:r>
      <w:r w:rsidR="00C44F22">
        <w:t>realisieren</w:t>
      </w:r>
      <w:r w:rsidR="009A5BBB">
        <w:t xml:space="preserve">. </w:t>
      </w:r>
      <w:r w:rsidR="004252BA">
        <w:t>Zusätzlich</w:t>
      </w:r>
      <w:r w:rsidR="00CD459D">
        <w:t xml:space="preserve"> wurden </w:t>
      </w:r>
      <w:r w:rsidR="00C44F22">
        <w:t>beide</w:t>
      </w:r>
      <w:r w:rsidR="00CD459D">
        <w:t xml:space="preserve"> Projekte </w:t>
      </w:r>
      <w:r w:rsidR="00C44F22">
        <w:t xml:space="preserve">in </w:t>
      </w:r>
      <w:r w:rsidR="00CD459D">
        <w:t>unterschiedliche</w:t>
      </w:r>
      <w:r w:rsidR="00C44F22">
        <w:t>n</w:t>
      </w:r>
      <w:r w:rsidR="00CD459D">
        <w:t xml:space="preserve"> </w:t>
      </w:r>
      <w:r w:rsidR="00C44F22">
        <w:t>Programmiersprachen umgesetzt</w:t>
      </w:r>
      <w:r w:rsidR="004252BA">
        <w:t xml:space="preserve">.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2IxMTc5YjNmLWFmNDQtNGYxNC05YWViLWU2ODNlMTNmNDRkZSIsIlRleHQiOiJbMTBdIiwiV0FJVmVyc2lvbiI6IjYuMTAuMC4wIn0=}</w:instrText>
          </w:r>
          <w:r w:rsidR="004252BA">
            <w:fldChar w:fldCharType="separate"/>
          </w:r>
          <w:r w:rsidR="00C9272A">
            <w:t>[10]</w:t>
          </w:r>
          <w:r w:rsidR="004252BA">
            <w:fldChar w:fldCharType="end"/>
          </w:r>
        </w:sdtContent>
      </w:sdt>
    </w:p>
    <w:p w14:paraId="198C6B26" w14:textId="0AB1AE6C" w:rsidR="00E5433E" w:rsidRDefault="00485364" w:rsidP="00537FBC">
      <w:r>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4015FA">
        <w:t>So</w:t>
      </w:r>
      <w:r w:rsidR="00CF5FEC">
        <w:t xml:space="preserve"> sollte untersucht werden in wie mit diesem Scatterplot umgegangen wird. </w:t>
      </w:r>
      <w:r w:rsidR="00670E84">
        <w:t xml:space="preserve">Der Scatterplot besitzt dabei verschiedene Interaktionsmöglichkeiten. </w:t>
      </w:r>
      <w:r w:rsidR="00582CAC">
        <w:t>Dementsprechend</w:t>
      </w:r>
      <w:r w:rsidR="00866ACD">
        <w:t xml:space="preserve">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Da es sich</w:t>
      </w:r>
      <w:r w:rsidR="00582CAC">
        <w:t xml:space="preserve"> dabei um Daten</w:t>
      </w:r>
      <w:r w:rsidR="00582CAC" w:rsidRPr="00582CAC">
        <w:t xml:space="preserve"> </w:t>
      </w:r>
      <w:r w:rsidR="00582CAC">
        <w:t>handelt,</w:t>
      </w:r>
      <w:r w:rsidR="00024B63">
        <w:t xml:space="preserve"> welche eine zeitliche Dimension </w:t>
      </w:r>
      <w:r w:rsidR="008218B4">
        <w:t>besitzen</w:t>
      </w:r>
      <w:r w:rsidR="00824876">
        <w:t>,</w:t>
      </w:r>
      <w:r w:rsidR="008218B4">
        <w:t xml:space="preserve"> ist es in diesem </w:t>
      </w:r>
      <w:r w:rsidR="0032757A">
        <w:t>Scatterplot</w:t>
      </w:r>
      <w:r w:rsidR="008218B4">
        <w:t xml:space="preserve"> weiterhin möglich</w:t>
      </w:r>
      <w:r w:rsidR="00C815D1">
        <w:t>,</w:t>
      </w:r>
      <w:r w:rsidR="008218B4">
        <w:t xml:space="preserve"> mithilfe der Bedienung eines Videorecorders</w:t>
      </w:r>
      <w:r w:rsidR="00824876">
        <w:t>, sich</w:t>
      </w:r>
      <w:r w:rsidR="008218B4">
        <w:t xml:space="preserve"> </w:t>
      </w:r>
      <w:r w:rsidR="00DC0498">
        <w:t xml:space="preserve">zwischen den verschiedenen </w:t>
      </w:r>
      <w:r w:rsidR="0099095A">
        <w:t>Zeitpunkten</w:t>
      </w:r>
      <w:r w:rsidR="0032757A">
        <w:t xml:space="preserve"> hin und her zu bewegen</w:t>
      </w:r>
      <w:r w:rsidR="00C815D1">
        <w:t xml:space="preserve">. </w:t>
      </w:r>
      <w:r w:rsidR="0099095A">
        <w:t xml:space="preserve">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ZWZmNzAwZTEtNTIyYi00NWIwLTljYWMtMjA3MDJlNDM2ODdkIiwiVGV4dCI6Ils4XSIsIldBSVZlcnNpb24iOiI2LjEwLjAuMCJ9}</w:instrText>
          </w:r>
          <w:r w:rsidR="005D7C28">
            <w:fldChar w:fldCharType="separate"/>
          </w:r>
          <w:r w:rsidR="00C9272A">
            <w:t>[8]</w:t>
          </w:r>
          <w:r w:rsidR="005D7C28">
            <w:fldChar w:fldCharType="end"/>
          </w:r>
        </w:sdtContent>
      </w:sdt>
    </w:p>
    <w:p w14:paraId="52D6FC7F" w14:textId="6CBDB4A2" w:rsidR="00195D9F" w:rsidRDefault="005D7C28" w:rsidP="00537FBC">
      <w:r>
        <w:t xml:space="preserve">Der große </w:t>
      </w:r>
      <w:r w:rsidR="00DB2FEC">
        <w:t>Unterschied</w:t>
      </w:r>
      <w:r>
        <w:t xml:space="preserve"> zwischen dieser und der eben vorgestellten Arbeit ist, </w:t>
      </w:r>
      <w:r w:rsidR="00226D0D">
        <w:t>dass</w:t>
      </w:r>
      <w:r>
        <w:t xml:space="preserve"> der Scatterplot um viele Funktionen erweitert wurde, um die Bedienung für die Nutzenden zu vereinfachen. </w:t>
      </w:r>
      <w:r w:rsidR="00353A3F">
        <w:t xml:space="preserve">So gibt es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w:t>
      </w:r>
      <w:r w:rsidR="00651700">
        <w:t>der Punkt</w:t>
      </w:r>
      <w:r w:rsidR="00B4052D">
        <w:t xml:space="preserve"> mithilfe der Maus berührt wird. </w:t>
      </w:r>
      <w:r w:rsidR="00226D0D">
        <w:t xml:space="preserve">Jedoch </w:t>
      </w:r>
      <w:r w:rsidR="003D6A35">
        <w:t>gibt es durch die zeitliche Dimension viel mehr Möglichkeiten diese Daten anders i</w:t>
      </w:r>
      <w:r w:rsidR="00951A74">
        <w:t xml:space="preserve">m </w:t>
      </w:r>
      <w:r w:rsidR="003D6A35">
        <w:t xml:space="preserve">Scatterplot </w:t>
      </w:r>
      <w:r w:rsidR="00617938">
        <w:t xml:space="preserve">darzustellen </w:t>
      </w:r>
      <w:r w:rsidR="003D6A35">
        <w:t xml:space="preserve">und </w:t>
      </w:r>
      <w:r w:rsidR="00247E97">
        <w:t xml:space="preserve">somit mehr </w:t>
      </w:r>
      <w:r w:rsidR="000060B0">
        <w:t>Interaktionsmöglichkeiten</w:t>
      </w:r>
      <w:r w:rsidR="00247E97">
        <w:t xml:space="preserve"> </w:t>
      </w:r>
      <w:r w:rsidR="00397BE2">
        <w:t>zu verwenden</w:t>
      </w:r>
      <w:r w:rsidR="000060B0">
        <w:t>. Dies wurde beispielsweise durch die Art Videofernbedienung umgesetzt.</w:t>
      </w:r>
      <w:r w:rsidR="00053E5F">
        <w:t xml:space="preserve"> Aber auch andere Funktionen fehlen in dieser </w:t>
      </w:r>
      <w:r w:rsidR="00FC64A2">
        <w:t>Arbeit,</w:t>
      </w:r>
      <w:r w:rsidR="00053E5F">
        <w:t xml:space="preserve"> welche nicht </w:t>
      </w:r>
      <w:r w:rsidR="00FC64A2">
        <w:t>von der zeitlichen Dimension</w:t>
      </w:r>
      <w:r w:rsidR="00053E5F">
        <w:t xml:space="preserve"> </w:t>
      </w:r>
      <w:r w:rsidR="00955518">
        <w:t>abhängig</w:t>
      </w:r>
      <w:r w:rsidR="00053E5F">
        <w:t xml:space="preserve"> sind, wie </w:t>
      </w:r>
      <w:r w:rsidR="00955518">
        <w:t>Beispiel</w:t>
      </w:r>
      <w:r w:rsidR="00FC64A2">
        <w:t>sweise</w:t>
      </w:r>
      <w:r w:rsidR="00053E5F">
        <w:t xml:space="preserve"> das Zoomen </w:t>
      </w:r>
      <w:r w:rsidR="00955518">
        <w:t xml:space="preserve">auf eine andere </w:t>
      </w:r>
      <w:r w:rsidR="00FC64A2">
        <w:t>Ebene,</w:t>
      </w:r>
      <w:r w:rsidR="00955518">
        <w:t xml:space="preserve"> um die Daten besser erkennen zu können. Zusammenfassend ist zu sagen das diese Arbeit mehr </w:t>
      </w:r>
      <w:r w:rsidR="00955518">
        <w:lastRenderedPageBreak/>
        <w:t>Darstellungen als die vorgestellte Arbeit besitzt</w:t>
      </w:r>
      <w:r w:rsidR="00FC64A2">
        <w:t>.</w:t>
      </w:r>
      <w:r w:rsidR="00955518">
        <w:t xml:space="preserve"> </w:t>
      </w:r>
      <w:r w:rsidR="00FC64A2">
        <w:t>J</w:t>
      </w:r>
      <w:r w:rsidR="00955518">
        <w:t xml:space="preserve">edoch </w:t>
      </w:r>
      <w:r w:rsidR="007842E3">
        <w:t>hat</w:t>
      </w:r>
      <w:r w:rsidR="00FC64A2">
        <w:t xml:space="preserve"> </w:t>
      </w:r>
      <w:r w:rsidR="00955518">
        <w:t>die vorgestellte</w:t>
      </w:r>
      <w:r w:rsidR="00FC64A2">
        <w:t xml:space="preserve"> Arbeit</w:t>
      </w:r>
      <w:r w:rsidR="00955518">
        <w:t xml:space="preserve"> viel mehr </w:t>
      </w:r>
      <w:r w:rsidR="00184490" w:rsidRPr="00184490">
        <w:t>Interaktionsmöglichkeiten</w:t>
      </w:r>
      <w:r w:rsidR="00184490">
        <w:t>,</w:t>
      </w:r>
      <w:r w:rsidR="00955518">
        <w:t xml:space="preserve"> um die Nutzungserfahrung </w:t>
      </w:r>
      <w:r w:rsidR="00FC64A2">
        <w:t>so</w:t>
      </w:r>
      <w:r w:rsidR="00955518">
        <w:t xml:space="preserve">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C927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YjdmMTU1NDktYjBlNy00NTI3LTk1OGUtM2FmZWJlNGQyYmMxIiwiVGV4dCI6Ils4XSIsIldBSVZlcnNpb24iOiI2LjEwLjAuMCJ9}</w:instrText>
          </w:r>
          <w:r w:rsidR="00184490">
            <w:fldChar w:fldCharType="separate"/>
          </w:r>
          <w:r w:rsidR="00C9272A">
            <w:t>[8]</w:t>
          </w:r>
          <w:r w:rsidR="00184490">
            <w:fldChar w:fldCharType="end"/>
          </w:r>
        </w:sdtContent>
      </w:sdt>
    </w:p>
    <w:p w14:paraId="6E86AAAD" w14:textId="75CA4998" w:rsidR="00AF4DBA" w:rsidRDefault="00AF4DBA" w:rsidP="00537FBC">
      <w:pPr>
        <w:pStyle w:val="berschrift1"/>
      </w:pPr>
      <w:bookmarkStart w:id="37" w:name="_Toc82035302"/>
      <w:r>
        <w:t>Zusammenfassung und Ausblick</w:t>
      </w:r>
      <w:bookmarkEnd w:id="37"/>
    </w:p>
    <w:p w14:paraId="2DD22C3C" w14:textId="49F2719E" w:rsidR="00153762" w:rsidRDefault="00173220" w:rsidP="00153762">
      <w:r>
        <w:t xml:space="preserve">Mithilfe dieser Projektarbeit ist es möglich </w:t>
      </w:r>
      <w:r w:rsidR="003577AA">
        <w:t>den</w:t>
      </w:r>
      <w:r>
        <w:t xml:space="preserve">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Diese Darstellungen besitzen dabei</w:t>
      </w:r>
      <w:r w:rsidR="003577AA">
        <w:t xml:space="preserve"> eine</w:t>
      </w:r>
      <w:r w:rsidR="00FD0FEC">
        <w:t xml:space="preserve"> einfache </w:t>
      </w:r>
      <w:r w:rsidR="00E60F54">
        <w:t>Benutzeroberfläche,</w:t>
      </w:r>
      <w:r w:rsidR="00FD0FEC">
        <w:t xml:space="preserve"> um mit diesen zu interagieren und es auf die entsprechenden wünsche der Nutzenden anzupassen. </w:t>
      </w:r>
      <w:r w:rsidR="00E60F54">
        <w:t>Dadurch ist eine einfache</w:t>
      </w:r>
      <w:r w:rsidR="003577AA">
        <w:t xml:space="preserve"> und </w:t>
      </w:r>
      <w:r w:rsidR="00E60F54">
        <w:t xml:space="preserve">individuell angepasste Analyse </w:t>
      </w:r>
      <w:r w:rsidR="003577AA">
        <w:t>der</w:t>
      </w:r>
      <w:r w:rsidR="00E60F54">
        <w:t xml:space="preserve"> verschiedenen Daten möglich. Somit ist es den verschiedenen </w:t>
      </w:r>
      <w:r w:rsidR="00740643">
        <w:t>N</w:t>
      </w:r>
      <w:r w:rsidR="00E60F54">
        <w:t xml:space="preserve">utzenden möglich verschieden Trends, Muster oder auch verschieden Zusammenhänge </w:t>
      </w:r>
      <w:r w:rsidR="00740643">
        <w:t>in</w:t>
      </w:r>
      <w:r w:rsidR="00E60F54">
        <w:t xml:space="preserve"> diesen </w:t>
      </w:r>
      <w:r w:rsidR="00740643">
        <w:t>D</w:t>
      </w:r>
      <w:r w:rsidR="00E60F54">
        <w:t>aten zu finden, nachzuvollziehen oder zu reproduzieren.</w:t>
      </w:r>
    </w:p>
    <w:p w14:paraId="40866BEE" w14:textId="4A3CA13B" w:rsidR="00447CD8" w:rsidRDefault="009B4D10" w:rsidP="00153762">
      <w:r>
        <w:t>Auch die Zielgruppen, für welche diese Arbeit geschrieben worden ist, erhalten durch diese Visualisierungen verschiedene Vorteile. So ist es de</w:t>
      </w:r>
      <w:r w:rsidR="007101A3">
        <w:t>n</w:t>
      </w:r>
      <w:r>
        <w:t xml:space="preserve"> Weininteressierten nun möglich mithilfe des Scatterplots verschieden</w:t>
      </w:r>
      <w:r w:rsidR="007101A3">
        <w:t>e</w:t>
      </w:r>
      <w:r>
        <w:t xml:space="preserve"> Weine zu finden, welche seinem Geschmack entspre</w:t>
      </w:r>
      <w:r w:rsidR="006E3F9B">
        <w:t>chen oder auch komplett neue Sorten</w:t>
      </w:r>
      <w:r w:rsidR="007101A3">
        <w:t xml:space="preserve"> zu</w:t>
      </w:r>
      <w:r w:rsidR="006E3F9B">
        <w:t xml:space="preserve"> entdecken. Darüber hinaus ist es beispielsweise auch möglich mithilfe der </w:t>
      </w:r>
      <w:r w:rsidR="00500EF8">
        <w:t>P</w:t>
      </w:r>
      <w:r w:rsidR="006E3F9B">
        <w:t>arallelen Koordinaten und der Baumhierarchie verschiedene zusammenhänge besser verstehen</w:t>
      </w:r>
      <w:r w:rsidR="00500EF8">
        <w:t>.</w:t>
      </w:r>
      <w:r w:rsidR="006E3F9B">
        <w:t xml:space="preserve"> </w:t>
      </w:r>
      <w:r w:rsidR="00FF15A3">
        <w:t xml:space="preserve">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 xml:space="preserve">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t>
      </w:r>
      <w:r w:rsidR="00447CD8">
        <w:t>Darüber hinaus ist es möglich mithilfe des Baumdiagrammes eine Spezialisierung auf einen gewissen Kontinent oder Land umsetzten.</w:t>
      </w:r>
    </w:p>
    <w:p w14:paraId="39154D5D" w14:textId="789FA034" w:rsidR="00DF7169" w:rsidRDefault="00DF7169" w:rsidP="00153762">
      <w:r>
        <w:t>Eine Erweiterung dieses Projektes bei den Visualisierungen wäre vor allem bei der Interaktivität der einzelnen Darstellungen denkbar. So wäre es mögl</w:t>
      </w:r>
      <w:r w:rsidR="002F43A0">
        <w:t>ich eine Filter</w:t>
      </w:r>
      <w:r w:rsidR="00D84E0E">
        <w:t>f</w:t>
      </w:r>
      <w:r w:rsidR="002F43A0">
        <w:t xml:space="preserve">unktion für die Daten einzubauen, oder auch eine Hervorhebung der Daten welche aktuell </w:t>
      </w:r>
      <w:r w:rsidR="00D84E0E">
        <w:t>ausgewählt sind</w:t>
      </w:r>
      <w:r w:rsidR="002F43A0">
        <w:t xml:space="preserve">. </w:t>
      </w:r>
      <w:r w:rsidR="00CA2DED">
        <w:t>Zusätzlich</w:t>
      </w:r>
      <w:r w:rsidR="002F43A0">
        <w:t xml:space="preserve">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w:t>
      </w:r>
      <w:r w:rsidR="001B6234" w:rsidRPr="001B6234">
        <w:t xml:space="preserve"> </w:t>
      </w:r>
      <w:r w:rsidR="001B6234">
        <w:t xml:space="preserve">Weiterhin sollte bei steigender Anzahl der Datenmengen über eine Kategorisierung der Daten nachgedacht </w:t>
      </w:r>
      <w:r w:rsidR="0051497D">
        <w:t>werden,</w:t>
      </w:r>
      <w:r w:rsidR="001B6234">
        <w:t xml:space="preserve">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w:t>
      </w:r>
      <w:r w:rsidR="0051497D">
        <w:t>umso</w:t>
      </w:r>
      <w:r w:rsidR="00C9174A">
        <w:t xml:space="preserve"> eine noch bessere Sichtbarkeit zu </w:t>
      </w:r>
      <w:r w:rsidR="0051497D">
        <w:t>gewähr</w:t>
      </w:r>
      <w:r w:rsidR="00D93869">
        <w:t>leisten</w:t>
      </w:r>
      <w:r w:rsidR="001B6234">
        <w:t>.</w:t>
      </w:r>
    </w:p>
    <w:p w14:paraId="6932CB00" w14:textId="21AFBC67" w:rsidR="00153762" w:rsidRDefault="001B6234" w:rsidP="00153762">
      <w:r>
        <w:t xml:space="preserve">Bei der Datenebene ist es wichtig der Datensatz </w:t>
      </w:r>
      <w:r w:rsidR="00B8296C">
        <w:t>kontinuierlich</w:t>
      </w:r>
      <w:r>
        <w:t xml:space="preserve"> erweitert </w:t>
      </w:r>
      <w:r w:rsidR="001209F6">
        <w:t>wird,</w:t>
      </w:r>
      <w:r>
        <w:t xml:space="preserve"> um </w:t>
      </w:r>
      <w:r w:rsidR="001209F6">
        <w:t xml:space="preserve">final alle Weine der Welt abzudecken. Dabei ist es jedoch nicht nur wichtig </w:t>
      </w:r>
      <w:r w:rsidR="00E13749">
        <w:t xml:space="preserve">das </w:t>
      </w:r>
      <w:r w:rsidR="001209F6">
        <w:t xml:space="preserve">alle Weine enthalten sind, </w:t>
      </w:r>
      <w:r w:rsidR="00F351A1">
        <w:t>sondern es sollten</w:t>
      </w:r>
      <w:r w:rsidR="001209F6">
        <w:t xml:space="preserve"> auch alle Eigenschaften </w:t>
      </w:r>
      <w:r w:rsidR="00F351A1">
        <w:t>der</w:t>
      </w:r>
      <w:r w:rsidR="001209F6">
        <w:t xml:space="preserve"> Wein</w:t>
      </w:r>
      <w:r w:rsidR="00F351A1">
        <w:t>e</w:t>
      </w:r>
      <w:r w:rsidR="001209F6">
        <w:t xml:space="preserve"> bekannt </w:t>
      </w:r>
      <w:r w:rsidR="00E13749">
        <w:t>sein</w:t>
      </w:r>
      <w:r w:rsidR="00603AD1">
        <w:t xml:space="preserve">. Diese Vollständigkeit der Daten ist beim aktuellen Stand noch sehr dürftig, </w:t>
      </w:r>
      <w:r w:rsidR="004A35C7">
        <w:t>was sich</w:t>
      </w:r>
      <w:r w:rsidR="00603AD1">
        <w:t xml:space="preserve"> durch eine </w:t>
      </w:r>
      <w:r w:rsidR="0084067B">
        <w:t>Vervollständigung</w:t>
      </w:r>
      <w:r w:rsidR="00603AD1">
        <w:t xml:space="preserve"> der einzelne Datensätze schnell verbessern</w:t>
      </w:r>
      <w:r w:rsidR="004A35C7">
        <w:t xml:space="preserve"> ließ</w:t>
      </w:r>
      <w:r w:rsidR="00603AD1">
        <w:t xml:space="preserve">. Darüber hinaus wäre es denkbar, wenn dieser Datensatz für Weinexperten oder Weineinkäufer/Verkäufer mehr als nur eine Indikation geben soll, die Daten weiter zu konkretisieren. So sollten die </w:t>
      </w:r>
      <w:r w:rsidR="006668AE">
        <w:t>eins</w:t>
      </w:r>
      <w:r w:rsidR="00603AD1">
        <w:t xml:space="preserve"> bis </w:t>
      </w:r>
      <w:r w:rsidR="006668AE">
        <w:t>fünf</w:t>
      </w:r>
      <w:r w:rsidR="00603AD1">
        <w:t xml:space="preserve"> Skala, welche es Beispielsweise bei der Süße, Säuregehalt und Körper gibt, durch eine bessere Messskala ersetzten werden. Diese könnte den entsprechenden Zielgruppen mehr Informationen übermitteln als nur ein wert zwischen ein</w:t>
      </w:r>
      <w:r w:rsidR="006668AE">
        <w:t>s</w:t>
      </w:r>
      <w:r w:rsidR="00603AD1">
        <w:t xml:space="preserve"> und fünf</w:t>
      </w:r>
      <w:r w:rsidR="001B5CCD">
        <w:t>.</w:t>
      </w:r>
    </w:p>
    <w:p w14:paraId="5B0C59A6" w14:textId="7B35B210" w:rsidR="001209F6" w:rsidRDefault="001209F6" w:rsidP="00153762"/>
    <w:p w14:paraId="55FD1628" w14:textId="77777777" w:rsidR="00C9272A" w:rsidRDefault="00C9272A" w:rsidP="00153762"/>
    <w:p w14:paraId="1659071F" w14:textId="77777777" w:rsidR="001209F6" w:rsidRDefault="001209F6"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sdt>
      <w:sdtPr>
        <w:tag w:val="CitaviBibliography"/>
        <w:id w:val="855849434"/>
        <w:placeholder>
          <w:docPart w:val="DefaultPlaceholder_-1854013440"/>
        </w:placeholder>
      </w:sdtPr>
      <w:sdtEndPr>
        <w:rPr>
          <w:rFonts w:asciiTheme="minorHAnsi" w:hAnsiTheme="minorHAnsi" w:cstheme="minorHAnsi"/>
          <w:b w:val="0"/>
          <w:bCs w:val="0"/>
          <w:sz w:val="22"/>
          <w:szCs w:val="22"/>
        </w:rPr>
      </w:sdtEndPr>
      <w:sdtContent>
        <w:p w14:paraId="10F126C8" w14:textId="77777777" w:rsidR="00C9272A" w:rsidRDefault="004D03E1" w:rsidP="00C9272A">
          <w:pPr>
            <w:pStyle w:val="berschrift1"/>
            <w:numPr>
              <w:ilvl w:val="0"/>
              <w:numId w:val="0"/>
            </w:numPr>
          </w:pPr>
          <w:r>
            <w:fldChar w:fldCharType="begin"/>
          </w:r>
          <w:r>
            <w:instrText>ADDIN CitaviBibliography</w:instrText>
          </w:r>
          <w:r>
            <w:fldChar w:fldCharType="separate"/>
          </w:r>
          <w:bookmarkStart w:id="38" w:name="_Toc82035303"/>
          <w:r w:rsidR="00C9272A">
            <w:t>Literatur</w:t>
          </w:r>
          <w:bookmarkEnd w:id="38"/>
        </w:p>
        <w:p w14:paraId="5372B021" w14:textId="77777777" w:rsidR="00C9272A" w:rsidRDefault="00C9272A" w:rsidP="00C9272A">
          <w:pPr>
            <w:pStyle w:val="CitaviBibliographyEntry"/>
          </w:pPr>
          <w:r>
            <w:t>1.</w:t>
          </w:r>
          <w:r>
            <w:tab/>
          </w:r>
          <w:bookmarkStart w:id="39" w:name="_CTVL001a369bd4dadfa4199b7f6512c3d0e0580"/>
          <w:r>
            <w:t xml:space="preserve">American Society </w:t>
          </w:r>
          <w:proofErr w:type="spellStart"/>
          <w:r>
            <w:t>for</w:t>
          </w:r>
          <w:proofErr w:type="spellEnd"/>
          <w:r>
            <w:t xml:space="preserve"> Quality (o. J.) </w:t>
          </w:r>
          <w:proofErr w:type="spellStart"/>
          <w:r>
            <w:t>What</w:t>
          </w:r>
          <w:proofErr w:type="spellEnd"/>
          <w:r>
            <w:t xml:space="preserve"> </w:t>
          </w:r>
          <w:proofErr w:type="spellStart"/>
          <w:r>
            <w:t>is</w:t>
          </w:r>
          <w:proofErr w:type="spellEnd"/>
          <w:r>
            <w:t xml:space="preserve"> a </w:t>
          </w:r>
          <w:proofErr w:type="spellStart"/>
          <w:r>
            <w:t>Tree</w:t>
          </w:r>
          <w:proofErr w:type="spellEnd"/>
          <w:r>
            <w:t xml:space="preserve"> </w:t>
          </w:r>
          <w:proofErr w:type="spellStart"/>
          <w:r>
            <w:t>Diagram</w:t>
          </w:r>
          <w:proofErr w:type="spellEnd"/>
          <w:r>
            <w:t xml:space="preserve">? </w:t>
          </w:r>
          <w:proofErr w:type="spellStart"/>
          <w:r>
            <w:t>Systemic</w:t>
          </w:r>
          <w:proofErr w:type="spellEnd"/>
          <w:r>
            <w:t xml:space="preserve"> </w:t>
          </w:r>
          <w:proofErr w:type="spellStart"/>
          <w:r>
            <w:t>or</w:t>
          </w:r>
          <w:proofErr w:type="spellEnd"/>
          <w:r>
            <w:t xml:space="preserve"> </w:t>
          </w:r>
          <w:proofErr w:type="spellStart"/>
          <w:r>
            <w:t>Hierarchy</w:t>
          </w:r>
          <w:proofErr w:type="spellEnd"/>
          <w:r>
            <w:t xml:space="preserve"> Analysis | ASQ. American Society </w:t>
          </w:r>
          <w:proofErr w:type="spellStart"/>
          <w:r>
            <w:t>for</w:t>
          </w:r>
          <w:proofErr w:type="spellEnd"/>
          <w:r>
            <w:t xml:space="preserve"> Quality. https://asq.org/quality-resources/tree-diagram. Zugegriffen: 18. August 2021</w:t>
          </w:r>
        </w:p>
        <w:bookmarkEnd w:id="39"/>
        <w:p w14:paraId="454228E9" w14:textId="145F7511" w:rsidR="00C9272A" w:rsidRDefault="00C9272A" w:rsidP="00C9272A">
          <w:pPr>
            <w:pStyle w:val="CitaviBibliographyEntry"/>
          </w:pPr>
          <w:r>
            <w:t>2.</w:t>
          </w:r>
          <w:r>
            <w:tab/>
          </w:r>
          <w:bookmarkStart w:id="40" w:name="_CTVL001ff33293577c84d32968259d796b52c57"/>
          <w:proofErr w:type="spellStart"/>
          <w:r>
            <w:t>Beilmann</w:t>
          </w:r>
          <w:proofErr w:type="spellEnd"/>
          <w:r>
            <w:t xml:space="preserve"> L (o. J.) Alkoholgehalt in Wein - Das solltest du unbedingt </w:t>
          </w:r>
          <w:proofErr w:type="spellStart"/>
          <w:r>
            <w:t>Wissen</w:t>
          </w:r>
          <w:proofErr w:type="spellEnd"/>
          <w:r>
            <w:t>! https://wein-fuer-laien.de/weinwissen/alkoholgehalt-im-wein/. Zugegriffen: 19. August 2021</w:t>
          </w:r>
        </w:p>
        <w:bookmarkEnd w:id="40"/>
        <w:p w14:paraId="74661A05" w14:textId="77777777" w:rsidR="00C9272A" w:rsidRDefault="00C9272A" w:rsidP="00C9272A">
          <w:pPr>
            <w:pStyle w:val="CitaviBibliographyEntry"/>
          </w:pPr>
          <w:r>
            <w:t>3.</w:t>
          </w:r>
          <w:r>
            <w:tab/>
          </w:r>
          <w:bookmarkStart w:id="41" w:name="_CTVL001cc82e137394a423f933de8904adc4a01"/>
          <w:proofErr w:type="spellStart"/>
          <w:r>
            <w:t>Brogsitter</w:t>
          </w:r>
          <w:proofErr w:type="spellEnd"/>
          <w:r>
            <w:t xml:space="preserve"> Weinversand (o. J.) Gerbstoffe. </w:t>
          </w:r>
          <w:proofErr w:type="spellStart"/>
          <w:r>
            <w:t>Brogsitter</w:t>
          </w:r>
          <w:proofErr w:type="spellEnd"/>
          <w:r>
            <w:t xml:space="preserve"> Weinversand. https://www.brogsitter.de/weinlexikon/gerbstoffe/. Zugegriffen: 19. August 2021</w:t>
          </w:r>
        </w:p>
        <w:bookmarkEnd w:id="41"/>
        <w:p w14:paraId="364A6A3B" w14:textId="77777777" w:rsidR="00C9272A" w:rsidRDefault="00C9272A" w:rsidP="00C9272A">
          <w:pPr>
            <w:pStyle w:val="CitaviBibliographyEntry"/>
          </w:pPr>
          <w:r>
            <w:t>4.</w:t>
          </w:r>
          <w:r>
            <w:tab/>
          </w:r>
          <w:bookmarkStart w:id="42" w:name="_CTVL001feae5290ed314213a08b4b79927e7f1a"/>
          <w:proofErr w:type="spellStart"/>
          <w:r>
            <w:t>Brogsitter</w:t>
          </w:r>
          <w:proofErr w:type="spellEnd"/>
          <w:r>
            <w:t xml:space="preserve"> Weinversand (o. J.) Körper. </w:t>
          </w:r>
          <w:proofErr w:type="spellStart"/>
          <w:r>
            <w:t>Brogsitter</w:t>
          </w:r>
          <w:proofErr w:type="spellEnd"/>
          <w:r>
            <w:t xml:space="preserve"> Weinversand. https://www.brogsitter.de/weinlexikon/koerper/. Zugegriffen: 19. August 2021</w:t>
          </w:r>
        </w:p>
        <w:bookmarkEnd w:id="42"/>
        <w:p w14:paraId="240E5802" w14:textId="77777777" w:rsidR="00C9272A" w:rsidRDefault="00C9272A" w:rsidP="00C9272A">
          <w:pPr>
            <w:pStyle w:val="CitaviBibliographyEntry"/>
          </w:pPr>
          <w:r>
            <w:t>5.</w:t>
          </w:r>
          <w:r>
            <w:tab/>
          </w:r>
          <w:bookmarkStart w:id="43" w:name="_CTVL001fb8010cefe71444aaf891dda70e109b8"/>
          <w:proofErr w:type="spellStart"/>
          <w:r>
            <w:t>Brogsitter</w:t>
          </w:r>
          <w:proofErr w:type="spellEnd"/>
          <w:r>
            <w:t xml:space="preserve"> Weinversand (o. J.) Süße. </w:t>
          </w:r>
          <w:proofErr w:type="spellStart"/>
          <w:r>
            <w:t>Brogsitter</w:t>
          </w:r>
          <w:proofErr w:type="spellEnd"/>
          <w:r>
            <w:t xml:space="preserve"> Weinversand. https://www.brogsitter.de/weinlexikon/suesse/#. Zugegriffen: 19. August 2021</w:t>
          </w:r>
        </w:p>
        <w:bookmarkEnd w:id="43"/>
        <w:p w14:paraId="1F9FDBAF" w14:textId="77777777" w:rsidR="00C9272A" w:rsidRDefault="00C9272A" w:rsidP="00C9272A">
          <w:pPr>
            <w:pStyle w:val="CitaviBibliographyEntry"/>
          </w:pPr>
          <w:r>
            <w:t>6.</w:t>
          </w:r>
          <w:r>
            <w:tab/>
          </w:r>
          <w:bookmarkStart w:id="44" w:name="_CTVL001de0d2bf176b44ffe965d02a13c0574ad"/>
          <w:r>
            <w:t xml:space="preserve">Curran </w:t>
          </w:r>
          <w:proofErr w:type="spellStart"/>
          <w:r>
            <w:t>Kelleher</w:t>
          </w:r>
          <w:proofErr w:type="spellEnd"/>
          <w:r>
            <w:t xml:space="preserve"> (2015) World Countries </w:t>
          </w:r>
          <w:proofErr w:type="spellStart"/>
          <w:r>
            <w:t>Hierarchy</w:t>
          </w:r>
          <w:proofErr w:type="spellEnd"/>
          <w:r>
            <w:t>. GitHub. https://gist.github.com/curran/1dd7ab046a4ed32380b21e81a38447aa/. Zugegriffen: 22. August 2021</w:t>
          </w:r>
        </w:p>
        <w:bookmarkEnd w:id="44"/>
        <w:p w14:paraId="0BE5372F" w14:textId="77777777" w:rsidR="00C9272A" w:rsidRDefault="00C9272A" w:rsidP="00C9272A">
          <w:pPr>
            <w:pStyle w:val="CitaviBibliographyEntry"/>
          </w:pPr>
          <w:r>
            <w:t>7.</w:t>
          </w:r>
          <w:r>
            <w:tab/>
          </w:r>
          <w:bookmarkStart w:id="45" w:name="_CTVL0012e7bfd3da50d47a68d5955c1d9965f62"/>
          <w:r>
            <w:t xml:space="preserve">dev7halo (2021) </w:t>
          </w:r>
          <w:proofErr w:type="spellStart"/>
          <w:r>
            <w:t>Wine</w:t>
          </w:r>
          <w:proofErr w:type="spellEnd"/>
          <w:r>
            <w:t xml:space="preserve"> Information. </w:t>
          </w:r>
          <w:proofErr w:type="spellStart"/>
          <w:r>
            <w:t>Wine</w:t>
          </w:r>
          <w:proofErr w:type="spellEnd"/>
          <w:r>
            <w:t xml:space="preserve"> Information </w:t>
          </w:r>
          <w:proofErr w:type="spellStart"/>
          <w:r>
            <w:t>with</w:t>
          </w:r>
          <w:proofErr w:type="spellEnd"/>
          <w:r>
            <w:t xml:space="preserve"> </w:t>
          </w:r>
          <w:proofErr w:type="spellStart"/>
          <w:r>
            <w:t>nation</w:t>
          </w:r>
          <w:proofErr w:type="spellEnd"/>
          <w:r>
            <w:t xml:space="preserve">, </w:t>
          </w:r>
          <w:proofErr w:type="spellStart"/>
          <w:r>
            <w:t>varieties</w:t>
          </w:r>
          <w:proofErr w:type="spellEnd"/>
          <w:r>
            <w:t xml:space="preserve">, </w:t>
          </w:r>
          <w:proofErr w:type="spellStart"/>
          <w:r>
            <w:t>flavor</w:t>
          </w:r>
          <w:proofErr w:type="spellEnd"/>
          <w:r>
            <w:t xml:space="preserve">, </w:t>
          </w:r>
          <w:proofErr w:type="spellStart"/>
          <w:r>
            <w:t>price</w:t>
          </w:r>
          <w:proofErr w:type="spellEnd"/>
          <w:r>
            <w:t xml:space="preserve">, etc. </w:t>
          </w:r>
          <w:proofErr w:type="spellStart"/>
          <w:r>
            <w:t>Kaggle</w:t>
          </w:r>
          <w:proofErr w:type="spellEnd"/>
          <w:r>
            <w:t>. https://www.kaggle.com/dev7halo/wine-information. Zugegriffen: 22. August 2021</w:t>
          </w:r>
        </w:p>
        <w:bookmarkEnd w:id="45"/>
        <w:p w14:paraId="2C1CB18A" w14:textId="77777777" w:rsidR="00C9272A" w:rsidRDefault="00C9272A" w:rsidP="00C9272A">
          <w:pPr>
            <w:pStyle w:val="CitaviBibliographyEntry"/>
          </w:pPr>
          <w:r>
            <w:t>8.</w:t>
          </w:r>
          <w:r>
            <w:tab/>
          </w:r>
          <w:bookmarkStart w:id="46" w:name="_CTVL0016f4df8312d3f4420976ab9a344f2f2a6"/>
          <w:r>
            <w:t xml:space="preserve">Fels U (o. J.) Usability-Analyse des Programms </w:t>
          </w:r>
          <w:proofErr w:type="spellStart"/>
          <w:r>
            <w:t>Animated</w:t>
          </w:r>
          <w:proofErr w:type="spellEnd"/>
          <w:r>
            <w:t xml:space="preserve"> </w:t>
          </w:r>
          <w:proofErr w:type="spellStart"/>
          <w:r>
            <w:t>Scatter</w:t>
          </w:r>
          <w:proofErr w:type="spellEnd"/>
          <w:r>
            <w:t xml:space="preserve"> Plot. TU Wien. https://repositum.tuwien.at/bitstream/20.500.12708/4082/2/Fels%20Ulrich%20-%202015%20-%20Usability%20Analyse%20des%20Programms%20Animated%20Scatter%20Plot.pdf. Zugegriffen: 25. August 2021</w:t>
          </w:r>
        </w:p>
        <w:bookmarkEnd w:id="46"/>
        <w:p w14:paraId="74B60726" w14:textId="77777777" w:rsidR="00C9272A" w:rsidRDefault="00C9272A" w:rsidP="00C9272A">
          <w:pPr>
            <w:pStyle w:val="CitaviBibliographyEntry"/>
          </w:pPr>
          <w:r>
            <w:t>9.</w:t>
          </w:r>
          <w:r>
            <w:tab/>
          </w:r>
          <w:bookmarkStart w:id="47" w:name="_CTVL001a5d94c2d3e5f43fca4f8405d4d7d4c5b"/>
          <w:proofErr w:type="spellStart"/>
          <w:r>
            <w:t>Few</w:t>
          </w:r>
          <w:proofErr w:type="spellEnd"/>
          <w:r>
            <w:t xml:space="preserve"> S (2006) Multivariate Analysis </w:t>
          </w:r>
          <w:proofErr w:type="spellStart"/>
          <w:r>
            <w:t>Using</w:t>
          </w:r>
          <w:proofErr w:type="spellEnd"/>
          <w:r>
            <w:t xml:space="preserve"> Parallel </w:t>
          </w:r>
          <w:proofErr w:type="spellStart"/>
          <w:r>
            <w:t>Coordinates</w:t>
          </w:r>
          <w:proofErr w:type="spellEnd"/>
          <w:r>
            <w:t xml:space="preserve">. </w:t>
          </w:r>
          <w:proofErr w:type="spellStart"/>
          <w:r>
            <w:t>Perceptual</w:t>
          </w:r>
          <w:proofErr w:type="spellEnd"/>
          <w:r>
            <w:t xml:space="preserve"> Edge. http://www.perceptualedge.com/articles/b-eye/parallel_coordinates.pdf. Zugegriffen: 18. August 2021</w:t>
          </w:r>
        </w:p>
        <w:bookmarkEnd w:id="47"/>
        <w:p w14:paraId="2DD0A2FB" w14:textId="77777777" w:rsidR="00C9272A" w:rsidRDefault="00C9272A" w:rsidP="00C9272A">
          <w:pPr>
            <w:pStyle w:val="CitaviBibliographyEntry"/>
          </w:pPr>
          <w:r>
            <w:t>10.</w:t>
          </w:r>
          <w:r>
            <w:tab/>
          </w:r>
          <w:bookmarkStart w:id="48" w:name="_CTVL001aae1fe33cb2a40e78e0da70d00b2eb43"/>
          <w:r>
            <w:t>Petrova M (2002) Web-basierte dynamische Visualisierung klinischer Daten. Ludwig-Maximilians-</w:t>
          </w:r>
          <w:proofErr w:type="spellStart"/>
          <w:r>
            <w:t>Universtität</w:t>
          </w:r>
          <w:proofErr w:type="spellEnd"/>
          <w:r>
            <w:t xml:space="preserve"> München. https://www.nm.informatik.uni-muenchen.de/common/pub/Fopras/petr02/PDF-Version/petr02.pdf. Zugegriffen: 25. August 2021</w:t>
          </w:r>
        </w:p>
        <w:bookmarkEnd w:id="48"/>
        <w:p w14:paraId="740ABD07" w14:textId="77777777" w:rsidR="00C9272A" w:rsidRDefault="00C9272A" w:rsidP="00C9272A">
          <w:pPr>
            <w:pStyle w:val="CitaviBibliographyEntry"/>
          </w:pPr>
          <w:r>
            <w:t>11.</w:t>
          </w:r>
          <w:r>
            <w:tab/>
          </w:r>
          <w:bookmarkStart w:id="49" w:name="_CTVL00187d62162ca34425db0e18a7c14bcac47"/>
          <w:r>
            <w:t xml:space="preserve">Roca P (2021) State </w:t>
          </w:r>
          <w:proofErr w:type="spellStart"/>
          <w:r>
            <w:t>of</w:t>
          </w:r>
          <w:proofErr w:type="spellEnd"/>
          <w:r>
            <w:t xml:space="preserve"> </w:t>
          </w:r>
          <w:proofErr w:type="spellStart"/>
          <w:r>
            <w:t>the</w:t>
          </w:r>
          <w:proofErr w:type="spellEnd"/>
          <w:r>
            <w:t xml:space="preserve"> </w:t>
          </w:r>
          <w:proofErr w:type="spellStart"/>
          <w:r>
            <w:t>Vitivinicultural</w:t>
          </w:r>
          <w:proofErr w:type="spellEnd"/>
          <w:r>
            <w:t xml:space="preserve"> World </w:t>
          </w:r>
          <w:proofErr w:type="gramStart"/>
          <w:r>
            <w:t>in 2020.</w:t>
          </w:r>
          <w:proofErr w:type="gramEnd"/>
          <w:r>
            <w:t xml:space="preserve"> OIV Press Conference, o. O.</w:t>
          </w:r>
        </w:p>
        <w:bookmarkEnd w:id="49"/>
        <w:p w14:paraId="38F1B50D" w14:textId="77777777" w:rsidR="00C9272A" w:rsidRDefault="00C9272A" w:rsidP="00C9272A">
          <w:pPr>
            <w:pStyle w:val="CitaviBibliographyEntry"/>
          </w:pPr>
          <w:r>
            <w:t>12.</w:t>
          </w:r>
          <w:r>
            <w:tab/>
          </w:r>
          <w:bookmarkStart w:id="50" w:name="_CTVL001333615a5980e42f0be017e355212c6b8"/>
          <w:r>
            <w:t>Teufel M (2021) Die richtige Trinktemperatur für Wein - warum wichtig? SWISSCAVE AG. https://swisscave.com/de/swisscave-blog/post/die-richtige-trinktemperatur-fur-wein-warum-wichtig. Zugegriffen: 19. August 2021</w:t>
          </w:r>
        </w:p>
        <w:bookmarkEnd w:id="50"/>
        <w:p w14:paraId="10AD8C19" w14:textId="77777777" w:rsidR="00C9272A" w:rsidRDefault="00C9272A" w:rsidP="00C9272A">
          <w:pPr>
            <w:pStyle w:val="CitaviBibliographyEntry"/>
          </w:pPr>
          <w:r>
            <w:t>13.</w:t>
          </w:r>
          <w:r>
            <w:tab/>
          </w:r>
          <w:bookmarkStart w:id="51" w:name="_CTVL0010cdb8943940a4f8480d87427a95c5420"/>
          <w:r>
            <w:t>Vineyard99 (2020) Wein &amp; Wissen: Weinjahrgang – Geheimnis der Weinalterung. Vineyard99. https://www.vineyard99.de/weinjahrgang-und-weinalterung/. Zugegriffen: 19. August 2021</w:t>
          </w:r>
        </w:p>
        <w:bookmarkEnd w:id="51"/>
        <w:p w14:paraId="2E2A6E2D" w14:textId="77777777" w:rsidR="00C9272A" w:rsidRDefault="00C9272A" w:rsidP="00C9272A">
          <w:pPr>
            <w:pStyle w:val="CitaviBibliographyEntry"/>
          </w:pPr>
          <w:r>
            <w:t>14.</w:t>
          </w:r>
          <w:r>
            <w:tab/>
          </w:r>
          <w:bookmarkStart w:id="52" w:name="_CTVL001d5718d54071f4ea6b29e14cd8e806ce9"/>
          <w:r>
            <w:t>Weinkenner GmbH (2011) Die Säure | Weinkenner.de. Weinkenner GmbH. https://www.weinkenner.de/die-saeure/. Zugegriffen: 19. August 2021</w:t>
          </w:r>
        </w:p>
        <w:bookmarkEnd w:id="52"/>
        <w:p w14:paraId="5B9947BA" w14:textId="77777777" w:rsidR="00C9272A" w:rsidRDefault="00C9272A" w:rsidP="00C9272A">
          <w:pPr>
            <w:pStyle w:val="CitaviBibliographyEntry"/>
          </w:pPr>
          <w:r>
            <w:t>15.</w:t>
          </w:r>
          <w:r>
            <w:tab/>
          </w:r>
          <w:bookmarkStart w:id="53" w:name="_CTVL001c3184978b58f4dd08e329cedb983b006"/>
          <w:r>
            <w:t xml:space="preserve">XE.com Inc. (o. J.) 1 EUR </w:t>
          </w:r>
          <w:proofErr w:type="spellStart"/>
          <w:r>
            <w:t>to</w:t>
          </w:r>
          <w:proofErr w:type="spellEnd"/>
          <w:r>
            <w:t xml:space="preserve"> KRW - Euros </w:t>
          </w:r>
          <w:proofErr w:type="spellStart"/>
          <w:r>
            <w:t>to</w:t>
          </w:r>
          <w:proofErr w:type="spellEnd"/>
          <w:r>
            <w:t xml:space="preserve"> South Korean Won Exchange Rate. XE.com Inc. https://www.xe.com/currencyconverter/convert/?Amount=1&amp;From=EUR&amp;To=KRW. Zugegriffen: 08. September 2021</w:t>
          </w:r>
        </w:p>
        <w:bookmarkEnd w:id="53"/>
        <w:p w14:paraId="43FF3624" w14:textId="5ED5E2A0" w:rsidR="004D03E1" w:rsidRDefault="00C9272A" w:rsidP="00C9272A">
          <w:pPr>
            <w:pStyle w:val="CitaviBibliographyEntry"/>
          </w:pPr>
          <w:r>
            <w:t>16.</w:t>
          </w:r>
          <w:r>
            <w:tab/>
          </w:r>
          <w:bookmarkStart w:id="54" w:name="_CTVL001391b1ab3d9a54a7db3302a96d1fac0b0"/>
          <w:r>
            <w:t xml:space="preserve">Yi M (2019) A </w:t>
          </w:r>
          <w:proofErr w:type="spellStart"/>
          <w:r>
            <w:t>Complete</w:t>
          </w:r>
          <w:proofErr w:type="spellEnd"/>
          <w:r>
            <w:t xml:space="preserve"> Guide </w:t>
          </w:r>
          <w:proofErr w:type="spellStart"/>
          <w:r>
            <w:t>to</w:t>
          </w:r>
          <w:proofErr w:type="spellEnd"/>
          <w:r>
            <w:t xml:space="preserve"> </w:t>
          </w:r>
          <w:proofErr w:type="spellStart"/>
          <w:r>
            <w:t>Scatter</w:t>
          </w:r>
          <w:proofErr w:type="spellEnd"/>
          <w:r>
            <w:t xml:space="preserve"> Plots. </w:t>
          </w:r>
          <w:proofErr w:type="spellStart"/>
          <w:r>
            <w:t>Chartio</w:t>
          </w:r>
          <w:proofErr w:type="spellEnd"/>
          <w:r>
            <w:t>. https://chartio.com/learn/charts/what-is-a-scatter-plot/. Zugegriffen: 18. August 202</w:t>
          </w:r>
          <w:bookmarkEnd w:id="54"/>
          <w:r>
            <w:t>1</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4FA39915" w:rsidR="00C01E8B" w:rsidRDefault="00C01E8B" w:rsidP="00C01E8B">
      <w:pPr>
        <w:pStyle w:val="berschrift1"/>
        <w:numPr>
          <w:ilvl w:val="0"/>
          <w:numId w:val="0"/>
        </w:numPr>
      </w:pPr>
      <w:bookmarkStart w:id="55" w:name="_Toc82035304"/>
      <w:r>
        <w:lastRenderedPageBreak/>
        <w:t>Anhang</w:t>
      </w:r>
      <w:bookmarkEnd w:id="55"/>
    </w:p>
    <w:p w14:paraId="52349F1B" w14:textId="347406D8" w:rsidR="009B7DCF" w:rsidRDefault="009B7DCF" w:rsidP="009B7DCF">
      <w:pPr>
        <w:pStyle w:val="berschrift2"/>
        <w:numPr>
          <w:ilvl w:val="0"/>
          <w:numId w:val="0"/>
        </w:numPr>
      </w:pPr>
      <w:bookmarkStart w:id="56" w:name="_Toc82035305"/>
      <w:proofErr w:type="spellStart"/>
      <w:r>
        <w:t>Git</w:t>
      </w:r>
      <w:proofErr w:type="spellEnd"/>
      <w:r>
        <w:t xml:space="preserve"> Historie</w:t>
      </w:r>
      <w:bookmarkEnd w:id="56"/>
    </w:p>
    <w:p w14:paraId="075A4D82" w14:textId="77777777" w:rsidR="009868C6" w:rsidRDefault="009868C6" w:rsidP="009868C6">
      <w:r>
        <w:t xml:space="preserve">* 87bd6ac (HEAD -&gt; </w:t>
      </w:r>
      <w:proofErr w:type="spellStart"/>
      <w:r>
        <w:t>main</w:t>
      </w:r>
      <w:proofErr w:type="spellEnd"/>
      <w:r>
        <w:t xml:space="preserve">, </w:t>
      </w:r>
      <w:proofErr w:type="spellStart"/>
      <w:r>
        <w:t>origin</w:t>
      </w:r>
      <w:proofErr w:type="spellEnd"/>
      <w:r>
        <w:t>/</w:t>
      </w:r>
      <w:proofErr w:type="spellStart"/>
      <w:r>
        <w:t>main</w:t>
      </w:r>
      <w:proofErr w:type="spellEnd"/>
      <w:r>
        <w:t>) (Korrektur komplettes Kapitel 5, 2021-09-08)</w:t>
      </w:r>
    </w:p>
    <w:p w14:paraId="2E5C205C" w14:textId="77777777" w:rsidR="009868C6" w:rsidRDefault="009868C6" w:rsidP="009868C6">
      <w:r>
        <w:t>* e0f72a7 (</w:t>
      </w:r>
      <w:proofErr w:type="gramStart"/>
      <w:r>
        <w:t>Korrektur</w:t>
      </w:r>
      <w:proofErr w:type="gramEnd"/>
      <w:r>
        <w:t xml:space="preserve"> Kapitel 3.4 und 4, 2021-09-08)    </w:t>
      </w:r>
    </w:p>
    <w:p w14:paraId="1F5242BD" w14:textId="77777777" w:rsidR="009868C6" w:rsidRDefault="009868C6" w:rsidP="009868C6">
      <w:r>
        <w:t>* 47337af (</w:t>
      </w:r>
      <w:proofErr w:type="gramStart"/>
      <w:r>
        <w:t>Korrigieren</w:t>
      </w:r>
      <w:proofErr w:type="gramEnd"/>
      <w:r>
        <w:t xml:space="preserve"> Kapitel 3.2 und 3.3, 2021-09-08)</w:t>
      </w:r>
    </w:p>
    <w:p w14:paraId="31D713EB" w14:textId="77777777" w:rsidR="009868C6" w:rsidRDefault="009868C6" w:rsidP="009868C6">
      <w:r>
        <w:t>* 60cf2c0 (</w:t>
      </w:r>
      <w:proofErr w:type="gramStart"/>
      <w:r>
        <w:t>Korrektur</w:t>
      </w:r>
      <w:proofErr w:type="gramEnd"/>
      <w:r>
        <w:t xml:space="preserve"> Kapitel 3 und 3.1, 2021-09-08)    </w:t>
      </w:r>
    </w:p>
    <w:p w14:paraId="2323EE3F" w14:textId="77777777" w:rsidR="009868C6" w:rsidRDefault="009868C6" w:rsidP="009868C6">
      <w:r>
        <w:t>* 3b42be0 (</w:t>
      </w:r>
      <w:proofErr w:type="gramStart"/>
      <w:r>
        <w:t>Korrektur</w:t>
      </w:r>
      <w:proofErr w:type="gramEnd"/>
      <w:r>
        <w:t xml:space="preserve"> Kapitel 2.1 und 2.2, 2021-09-08)</w:t>
      </w:r>
    </w:p>
    <w:p w14:paraId="3477B27E" w14:textId="77777777" w:rsidR="009868C6" w:rsidRDefault="009868C6" w:rsidP="009868C6">
      <w:r>
        <w:t>* 6061665 (Löschen von unnötigem Code, 2021-09-07)</w:t>
      </w:r>
    </w:p>
    <w:p w14:paraId="6F0749D0" w14:textId="77777777" w:rsidR="009868C6" w:rsidRDefault="009868C6" w:rsidP="009868C6">
      <w:r>
        <w:t>* ac961d6 (Überarbeitung der Readme, 2021-09-07)</w:t>
      </w:r>
    </w:p>
    <w:p w14:paraId="05A799B1" w14:textId="77777777" w:rsidR="009868C6" w:rsidRDefault="009868C6" w:rsidP="009868C6">
      <w:r>
        <w:t>* 2ae4aae (</w:t>
      </w:r>
      <w:proofErr w:type="gramStart"/>
      <w:r>
        <w:t>Korrektur</w:t>
      </w:r>
      <w:proofErr w:type="gramEnd"/>
      <w:r>
        <w:t xml:space="preserve"> Kapitel 2, 2021-09-07)</w:t>
      </w:r>
    </w:p>
    <w:p w14:paraId="09BFC8C9" w14:textId="77777777" w:rsidR="009868C6" w:rsidRDefault="009868C6" w:rsidP="009868C6">
      <w:r>
        <w:t>* 18022bb (Korrektur von Kapitel 1.2 und 1.3, 2021-09-07)</w:t>
      </w:r>
    </w:p>
    <w:p w14:paraId="1D868450" w14:textId="77777777" w:rsidR="009868C6" w:rsidRDefault="009868C6" w:rsidP="009868C6">
      <w:r>
        <w:t>* 6eaf2ee (Korrektur des Kapitels 1.1, 2021-09-07)</w:t>
      </w:r>
    </w:p>
    <w:p w14:paraId="4C8EBADE" w14:textId="77777777" w:rsidR="009868C6" w:rsidRDefault="009868C6" w:rsidP="009868C6">
      <w:r>
        <w:t>* 74ed78a (Layoutanpassung für den Baum, 2021-09-07)</w:t>
      </w:r>
    </w:p>
    <w:p w14:paraId="1AA3AD45" w14:textId="77777777" w:rsidR="009868C6" w:rsidRDefault="009868C6" w:rsidP="009868C6">
      <w:r>
        <w:t>* 3c9c6ae (</w:t>
      </w:r>
      <w:proofErr w:type="spellStart"/>
      <w:r>
        <w:t>Hovern</w:t>
      </w:r>
      <w:proofErr w:type="spellEnd"/>
      <w:r>
        <w:t xml:space="preserve"> hinzugefügt, 2021-09-07)</w:t>
      </w:r>
    </w:p>
    <w:p w14:paraId="143AE2A5" w14:textId="77777777" w:rsidR="009868C6" w:rsidRDefault="009868C6" w:rsidP="009868C6">
      <w:r>
        <w:t>* aa607f6 (Korrekturlesen von Kapitel 1, 2021-09-07)</w:t>
      </w:r>
    </w:p>
    <w:p w14:paraId="32159EB9" w14:textId="77777777" w:rsidR="009868C6" w:rsidRDefault="009868C6" w:rsidP="009868C6">
      <w:r>
        <w:t>* 95886f8 (Änderung an der Verlinkung, 2021-08-29)</w:t>
      </w:r>
    </w:p>
    <w:p w14:paraId="0276DD54" w14:textId="77777777" w:rsidR="009868C6" w:rsidRDefault="009868C6" w:rsidP="009868C6">
      <w:r>
        <w:t xml:space="preserve">* 7991904 (Hinzufügen der Seiten für </w:t>
      </w:r>
      <w:proofErr w:type="spellStart"/>
      <w:r>
        <w:t>Github</w:t>
      </w:r>
      <w:proofErr w:type="spellEnd"/>
      <w:r>
        <w:t xml:space="preserve"> Pages, 2021-08-29)</w:t>
      </w:r>
    </w:p>
    <w:p w14:paraId="251582E2" w14:textId="77777777" w:rsidR="009868C6" w:rsidRDefault="009868C6" w:rsidP="009868C6">
      <w:r>
        <w:t xml:space="preserve">* 7a06098 (Testen für </w:t>
      </w:r>
      <w:proofErr w:type="spellStart"/>
      <w:r>
        <w:t>Github</w:t>
      </w:r>
      <w:proofErr w:type="spellEnd"/>
      <w:r>
        <w:t xml:space="preserve"> Pages, 2021-08-29)</w:t>
      </w:r>
    </w:p>
    <w:p w14:paraId="454AE7C1" w14:textId="77777777" w:rsidR="009868C6" w:rsidRDefault="009868C6" w:rsidP="009868C6">
      <w:r>
        <w:t>* 1baf4f1 (Pflege der Readme, 2021-08-29)</w:t>
      </w:r>
    </w:p>
    <w:p w14:paraId="65A9A4D0" w14:textId="77777777" w:rsidR="009868C6" w:rsidRDefault="009868C6" w:rsidP="009868C6">
      <w:r>
        <w:t xml:space="preserve">* d63deb0 (Erstellung eines Files für </w:t>
      </w:r>
      <w:proofErr w:type="spellStart"/>
      <w:r>
        <w:t>Github</w:t>
      </w:r>
      <w:proofErr w:type="spellEnd"/>
      <w:r>
        <w:t xml:space="preserve"> Pages, 2021-08-29)</w:t>
      </w:r>
    </w:p>
    <w:p w14:paraId="3824A744" w14:textId="77777777" w:rsidR="009868C6" w:rsidRDefault="009868C6" w:rsidP="009868C6">
      <w:r>
        <w:t>* cebd633 (Schriftartanpassung, 2021-08-28)</w:t>
      </w:r>
    </w:p>
    <w:p w14:paraId="71319E29" w14:textId="77777777" w:rsidR="009868C6" w:rsidRDefault="009868C6" w:rsidP="009868C6">
      <w:r>
        <w:t>* 1fb3535 (Darstellungsanpassungen, 2021-08-28)</w:t>
      </w:r>
    </w:p>
    <w:p w14:paraId="178D8F85" w14:textId="77777777" w:rsidR="009868C6" w:rsidRDefault="009868C6" w:rsidP="009868C6">
      <w:r>
        <w:t>* 0d5d7d2 (Anpassungen in Navigation, 2021-08-28)</w:t>
      </w:r>
    </w:p>
    <w:p w14:paraId="2CC7A846" w14:textId="77777777" w:rsidR="009868C6" w:rsidRDefault="009868C6" w:rsidP="009868C6">
      <w:r>
        <w:t>* 154afa5 (Anpassung des Codes Formatierung und Navigation, 2021-08-28)</w:t>
      </w:r>
    </w:p>
    <w:p w14:paraId="028F5FCC" w14:textId="77777777" w:rsidR="009868C6" w:rsidRDefault="009868C6" w:rsidP="009868C6">
      <w:r>
        <w:t>* d5954c0 (</w:t>
      </w:r>
      <w:proofErr w:type="spellStart"/>
      <w:r>
        <w:t>Workarround</w:t>
      </w:r>
      <w:proofErr w:type="spellEnd"/>
      <w:r>
        <w:t xml:space="preserve"> für nicht </w:t>
      </w:r>
      <w:proofErr w:type="spellStart"/>
      <w:r>
        <w:t>funktioneirende</w:t>
      </w:r>
      <w:proofErr w:type="spellEnd"/>
      <w:r>
        <w:t xml:space="preserve"> Webseiten, 2021-08-28)</w:t>
      </w:r>
    </w:p>
    <w:p w14:paraId="515ACAD5" w14:textId="77777777" w:rsidR="009868C6" w:rsidRDefault="009868C6" w:rsidP="009868C6">
      <w:r>
        <w:t>* 7f0a696 (Hinzufügen der Startseite und der Navigation, 2021-08-28)</w:t>
      </w:r>
    </w:p>
    <w:p w14:paraId="2324304A" w14:textId="77777777" w:rsidR="009868C6" w:rsidRDefault="009868C6" w:rsidP="009868C6">
      <w:r>
        <w:t>* e3d8086 (Hinzufügen andere Webdateien, 2021-08-27)</w:t>
      </w:r>
    </w:p>
    <w:p w14:paraId="3E5D485F" w14:textId="77777777" w:rsidR="009868C6" w:rsidRDefault="009868C6" w:rsidP="009868C6">
      <w:r>
        <w:t xml:space="preserve">* 038aaf9 (Erstellung der Webseite für </w:t>
      </w:r>
      <w:proofErr w:type="spellStart"/>
      <w:r>
        <w:t>BaumHierarchie</w:t>
      </w:r>
      <w:proofErr w:type="spellEnd"/>
      <w:r>
        <w:t>, 2021-08-27)</w:t>
      </w:r>
    </w:p>
    <w:p w14:paraId="1BAE34EA" w14:textId="77777777" w:rsidR="009868C6" w:rsidRDefault="009868C6" w:rsidP="009868C6">
      <w:r>
        <w:t>* d4d0f35 (Erstellung der JavaScript Dateien, 2021-08-27)</w:t>
      </w:r>
    </w:p>
    <w:p w14:paraId="0530A4AB" w14:textId="77777777" w:rsidR="009868C6" w:rsidRDefault="009868C6" w:rsidP="009868C6">
      <w:r>
        <w:t>* 3730550 (Verschiebung in Zwischenstand, 2021-08-27)</w:t>
      </w:r>
    </w:p>
    <w:p w14:paraId="3629D551" w14:textId="77777777" w:rsidR="009868C6" w:rsidRDefault="009868C6" w:rsidP="009868C6">
      <w:r>
        <w:t xml:space="preserve">* db588ca (Neuordnung und </w:t>
      </w:r>
      <w:proofErr w:type="spellStart"/>
      <w:r>
        <w:t>sortierung</w:t>
      </w:r>
      <w:proofErr w:type="spellEnd"/>
      <w:r>
        <w:t xml:space="preserve"> für </w:t>
      </w:r>
      <w:proofErr w:type="spellStart"/>
      <w:r>
        <w:t>vorbreitung</w:t>
      </w:r>
      <w:proofErr w:type="spellEnd"/>
      <w:r>
        <w:t xml:space="preserve"> Webseite, 2021-08-27)</w:t>
      </w:r>
    </w:p>
    <w:p w14:paraId="7DE949CE" w14:textId="77777777" w:rsidR="009868C6" w:rsidRDefault="009868C6" w:rsidP="009868C6">
      <w:r>
        <w:lastRenderedPageBreak/>
        <w:t xml:space="preserve">* 3565186 (Anpassung der </w:t>
      </w:r>
      <w:proofErr w:type="spellStart"/>
      <w:r>
        <w:t>neune</w:t>
      </w:r>
      <w:proofErr w:type="spellEnd"/>
      <w:r>
        <w:t xml:space="preserve"> Datenquelle, 2021-08-27)</w:t>
      </w:r>
    </w:p>
    <w:p w14:paraId="79C16BAD" w14:textId="77777777" w:rsidR="009868C6" w:rsidRDefault="009868C6" w:rsidP="009868C6">
      <w:r>
        <w:t>* 1f333a6 (Hinzufügen der neuen Datenquelle, 2021-08-27)</w:t>
      </w:r>
    </w:p>
    <w:p w14:paraId="0C4CD831" w14:textId="77777777" w:rsidR="009868C6" w:rsidRDefault="009868C6" w:rsidP="009868C6">
      <w:r>
        <w:t>* 29abf40 (Ausprobieren eines andere Lösungsansatzes, 2021-08-27)</w:t>
      </w:r>
    </w:p>
    <w:p w14:paraId="7B0E8B84" w14:textId="77777777" w:rsidR="009868C6" w:rsidRDefault="009868C6" w:rsidP="009868C6">
      <w:r>
        <w:t xml:space="preserve">* e531919 (Weiteres </w:t>
      </w:r>
      <w:proofErr w:type="gramStart"/>
      <w:r>
        <w:t>Testen</w:t>
      </w:r>
      <w:proofErr w:type="gramEnd"/>
      <w:r>
        <w:t xml:space="preserve"> wie JS in HTML eingebunden wird, 2021-08-27)</w:t>
      </w:r>
    </w:p>
    <w:p w14:paraId="780B3E3C" w14:textId="77777777" w:rsidR="009868C6" w:rsidRDefault="009868C6" w:rsidP="009868C6">
      <w:r>
        <w:t>* 44c8dd9 (Erstellung der JavaScript Dateien, 2021-08-27)</w:t>
      </w:r>
    </w:p>
    <w:p w14:paraId="625F8A97" w14:textId="77777777" w:rsidR="009868C6" w:rsidRDefault="009868C6" w:rsidP="009868C6">
      <w:r>
        <w:t>* d09d68c (Verbesserung der Formatierung, 2021-08-27)</w:t>
      </w:r>
    </w:p>
    <w:p w14:paraId="0654BA5F" w14:textId="77777777" w:rsidR="009868C6" w:rsidRDefault="009868C6" w:rsidP="009868C6">
      <w:r>
        <w:t>* 702f511 (Umbenennung des Ordner Aufbereite Daten, 2021-08-27)</w:t>
      </w:r>
    </w:p>
    <w:p w14:paraId="7B7E771F" w14:textId="77777777" w:rsidR="009868C6" w:rsidRDefault="009868C6" w:rsidP="009868C6">
      <w:r>
        <w:t>*   a1c1d85 (</w:t>
      </w:r>
      <w:proofErr w:type="spellStart"/>
      <w:r>
        <w:t>Merge</w:t>
      </w:r>
      <w:proofErr w:type="spellEnd"/>
      <w:r>
        <w:t xml:space="preserve"> </w:t>
      </w:r>
      <w:proofErr w:type="spellStart"/>
      <w:r>
        <w:t>branch</w:t>
      </w:r>
      <w:proofErr w:type="spellEnd"/>
      <w:r>
        <w:t xml:space="preserve"> '</w:t>
      </w:r>
      <w:proofErr w:type="spellStart"/>
      <w:r>
        <w:t>main</w:t>
      </w:r>
      <w:proofErr w:type="spellEnd"/>
      <w:r>
        <w:t xml:space="preserve">' </w:t>
      </w:r>
      <w:proofErr w:type="spellStart"/>
      <w:r>
        <w:t>of</w:t>
      </w:r>
      <w:proofErr w:type="spellEnd"/>
      <w:r>
        <w:t xml:space="preserve"> https://github.com/RicBre/Elm-Projekt-WineInformation </w:t>
      </w:r>
      <w:proofErr w:type="spellStart"/>
      <w:r>
        <w:t>into</w:t>
      </w:r>
      <w:proofErr w:type="spellEnd"/>
      <w:r>
        <w:t xml:space="preserve"> </w:t>
      </w:r>
      <w:proofErr w:type="spellStart"/>
      <w:r>
        <w:t>main</w:t>
      </w:r>
      <w:proofErr w:type="spellEnd"/>
      <w:r>
        <w:t>, 2021-08-27)</w:t>
      </w:r>
    </w:p>
    <w:p w14:paraId="3DACCB56" w14:textId="77777777" w:rsidR="009868C6" w:rsidRDefault="009868C6" w:rsidP="009868C6">
      <w:r>
        <w:t>|\</w:t>
      </w:r>
    </w:p>
    <w:p w14:paraId="29016B73" w14:textId="77777777" w:rsidR="009868C6" w:rsidRDefault="009868C6" w:rsidP="009868C6">
      <w:r>
        <w:t xml:space="preserve">| * bad7638 (Löschen von </w:t>
      </w:r>
      <w:proofErr w:type="spellStart"/>
      <w:r>
        <w:t>elm-stuff</w:t>
      </w:r>
      <w:proofErr w:type="spellEnd"/>
      <w:r>
        <w:t>, 2021-08-27)</w:t>
      </w:r>
    </w:p>
    <w:p w14:paraId="3683E003" w14:textId="77777777" w:rsidR="009868C6" w:rsidRDefault="009868C6" w:rsidP="009868C6">
      <w:r>
        <w:t xml:space="preserve">| * 74bc9af (Löschen </w:t>
      </w:r>
      <w:proofErr w:type="gramStart"/>
      <w:r>
        <w:t>von .</w:t>
      </w:r>
      <w:proofErr w:type="spellStart"/>
      <w:r>
        <w:t>vscode</w:t>
      </w:r>
      <w:proofErr w:type="spellEnd"/>
      <w:proofErr w:type="gramEnd"/>
      <w:r>
        <w:t>, 2021-08-27)</w:t>
      </w:r>
    </w:p>
    <w:p w14:paraId="7C35A6A2" w14:textId="77777777" w:rsidR="009868C6" w:rsidRDefault="009868C6" w:rsidP="009868C6">
      <w:r>
        <w:t>* | 8cd8b66 (Hinzufügen weiterer Informationen, 2021-08-27)</w:t>
      </w:r>
    </w:p>
    <w:p w14:paraId="314682FF" w14:textId="77777777" w:rsidR="009868C6" w:rsidRDefault="009868C6" w:rsidP="009868C6">
      <w:r>
        <w:t>|/</w:t>
      </w:r>
    </w:p>
    <w:p w14:paraId="791C4B12" w14:textId="77777777" w:rsidR="009868C6" w:rsidRDefault="009868C6" w:rsidP="009868C6">
      <w:r>
        <w:t xml:space="preserve">* c6b7512 (Änderungen </w:t>
      </w:r>
      <w:proofErr w:type="spellStart"/>
      <w:r>
        <w:t>Git</w:t>
      </w:r>
      <w:proofErr w:type="spellEnd"/>
      <w:r>
        <w:t xml:space="preserve"> für bessere Übersichtlichkeit, 2021-08-26)</w:t>
      </w:r>
    </w:p>
    <w:p w14:paraId="4D78FAF5" w14:textId="77777777" w:rsidR="009868C6" w:rsidRDefault="009868C6" w:rsidP="009868C6">
      <w:r>
        <w:t>* d7e4e10 (Codeangleichung, 2021-08-26)</w:t>
      </w:r>
    </w:p>
    <w:p w14:paraId="354067F0" w14:textId="77777777" w:rsidR="009868C6" w:rsidRDefault="009868C6" w:rsidP="009868C6">
      <w:r>
        <w:t>* 02b49b4 (Anpassung der Darstellung, 2021-08-26)</w:t>
      </w:r>
    </w:p>
    <w:p w14:paraId="02E0415A" w14:textId="77777777" w:rsidR="009868C6" w:rsidRDefault="009868C6" w:rsidP="009868C6">
      <w:r>
        <w:t>* f221f39 (</w:t>
      </w:r>
      <w:proofErr w:type="spellStart"/>
      <w:r>
        <w:t>Strukutierung</w:t>
      </w:r>
      <w:proofErr w:type="spellEnd"/>
      <w:r>
        <w:t xml:space="preserve"> des Codes, 2021-08-26)</w:t>
      </w:r>
    </w:p>
    <w:p w14:paraId="7037C108" w14:textId="77777777" w:rsidR="009868C6" w:rsidRDefault="009868C6" w:rsidP="009868C6">
      <w:r>
        <w:t>* c2d8eb2 (Anpassung der Darstellungsweise, 2021-08-26)</w:t>
      </w:r>
    </w:p>
    <w:p w14:paraId="25F5379C" w14:textId="77777777" w:rsidR="009868C6" w:rsidRDefault="009868C6" w:rsidP="009868C6">
      <w:r>
        <w:t>* 96d0cf2 (</w:t>
      </w:r>
      <w:proofErr w:type="spellStart"/>
      <w:r>
        <w:t>Struktturierung</w:t>
      </w:r>
      <w:proofErr w:type="spellEnd"/>
      <w:r>
        <w:t xml:space="preserve"> des Codes, 2021-08-26)</w:t>
      </w:r>
    </w:p>
    <w:p w14:paraId="4B633536" w14:textId="77777777" w:rsidR="009868C6" w:rsidRDefault="009868C6" w:rsidP="009868C6">
      <w:r>
        <w:t xml:space="preserve">* c8ed8a3 (Neu </w:t>
      </w:r>
      <w:proofErr w:type="spellStart"/>
      <w:r>
        <w:t>Struktierung</w:t>
      </w:r>
      <w:proofErr w:type="spellEnd"/>
      <w:r>
        <w:t xml:space="preserve"> und Anpassung der Darstellung, 2021-08-26)</w:t>
      </w:r>
    </w:p>
    <w:p w14:paraId="37FD34C8" w14:textId="77777777" w:rsidR="009868C6" w:rsidRDefault="009868C6" w:rsidP="009868C6">
      <w:r>
        <w:t>* 6177e06 (Änderungen des Links, 2021-08-26)</w:t>
      </w:r>
    </w:p>
    <w:p w14:paraId="07DEA02C" w14:textId="77777777" w:rsidR="009868C6" w:rsidRDefault="009868C6" w:rsidP="009868C6">
      <w:r>
        <w:t>* ec87a4a (</w:t>
      </w:r>
      <w:proofErr w:type="spellStart"/>
      <w:r>
        <w:t>Umbennung</w:t>
      </w:r>
      <w:proofErr w:type="spellEnd"/>
      <w:r>
        <w:t xml:space="preserve"> und verschieben von Dateien, 2021-08-26)</w:t>
      </w:r>
    </w:p>
    <w:p w14:paraId="02B35E5A" w14:textId="77777777" w:rsidR="009868C6" w:rsidRDefault="009868C6" w:rsidP="009868C6">
      <w:r>
        <w:t>* 6de5f4c (Schreiben des Kapitels 7, 2021-08-25)</w:t>
      </w:r>
    </w:p>
    <w:p w14:paraId="3637562C" w14:textId="77777777" w:rsidR="009868C6" w:rsidRDefault="009868C6" w:rsidP="009868C6">
      <w:r>
        <w:t>* 4204548 (Aktualisierung der Notizen, 2021-08-25)</w:t>
      </w:r>
    </w:p>
    <w:p w14:paraId="03F1A7AA" w14:textId="77777777" w:rsidR="009868C6" w:rsidRDefault="009868C6" w:rsidP="009868C6">
      <w:r>
        <w:t>* 8ab649f (Schreiben des Kapitels 6, 2021-08-25)</w:t>
      </w:r>
    </w:p>
    <w:p w14:paraId="68B9C86C" w14:textId="77777777" w:rsidR="009868C6" w:rsidRDefault="009868C6" w:rsidP="009868C6">
      <w:r>
        <w:t>* 326a337 (Aktualisierung der Notizen, 2021-08-25)</w:t>
      </w:r>
    </w:p>
    <w:p w14:paraId="3A4AC2C2" w14:textId="77777777" w:rsidR="009868C6" w:rsidRDefault="009868C6" w:rsidP="009868C6">
      <w:r>
        <w:t>* 6ff502e (</w:t>
      </w:r>
      <w:proofErr w:type="spellStart"/>
      <w:r>
        <w:t>Aktualsierung</w:t>
      </w:r>
      <w:proofErr w:type="spellEnd"/>
      <w:r>
        <w:t xml:space="preserve"> der Notizen mit potenziellen Studien, 2021-08-24)</w:t>
      </w:r>
    </w:p>
    <w:p w14:paraId="611E590D" w14:textId="77777777" w:rsidR="009868C6" w:rsidRDefault="009868C6" w:rsidP="009868C6">
      <w:r>
        <w:t>* 2fe2ccb (Schreiben von Kapitel 5.3, 2021-08-23)</w:t>
      </w:r>
    </w:p>
    <w:p w14:paraId="644B39FD" w14:textId="77777777" w:rsidR="009868C6" w:rsidRDefault="009868C6" w:rsidP="009868C6">
      <w:r>
        <w:t>* c986460 (</w:t>
      </w:r>
      <w:proofErr w:type="spellStart"/>
      <w:r>
        <w:t>Screenshoot</w:t>
      </w:r>
      <w:proofErr w:type="spellEnd"/>
      <w:r>
        <w:t xml:space="preserve"> für Anwendung Baumdiagramm, 2021-08-23)</w:t>
      </w:r>
    </w:p>
    <w:p w14:paraId="34FC78D3" w14:textId="77777777" w:rsidR="009868C6" w:rsidRDefault="009868C6" w:rsidP="009868C6">
      <w:r>
        <w:t>* ca6c28e (Schreiben des Kapitels 5.2, 2021-08-23)</w:t>
      </w:r>
    </w:p>
    <w:p w14:paraId="54B40F4B" w14:textId="77777777" w:rsidR="009868C6" w:rsidRDefault="009868C6" w:rsidP="009868C6">
      <w:r>
        <w:t>* e7b969d (</w:t>
      </w:r>
      <w:proofErr w:type="spellStart"/>
      <w:r>
        <w:t>Screenshoot</w:t>
      </w:r>
      <w:proofErr w:type="spellEnd"/>
      <w:r>
        <w:t xml:space="preserve"> </w:t>
      </w:r>
      <w:proofErr w:type="spellStart"/>
      <w:r>
        <w:t>Paralelle</w:t>
      </w:r>
      <w:proofErr w:type="spellEnd"/>
      <w:r>
        <w:t xml:space="preserve"> Koordinaten für </w:t>
      </w:r>
      <w:proofErr w:type="spellStart"/>
      <w:r>
        <w:t>Anwedung</w:t>
      </w:r>
      <w:proofErr w:type="spellEnd"/>
      <w:r>
        <w:t>, 2021-08-23)</w:t>
      </w:r>
    </w:p>
    <w:p w14:paraId="1ABB8584" w14:textId="77777777" w:rsidR="009868C6" w:rsidRDefault="009868C6" w:rsidP="009868C6">
      <w:r>
        <w:lastRenderedPageBreak/>
        <w:t>* e2bce2e (Schreiben des Kapitels 5 und 5.1, 2021-08-23)</w:t>
      </w:r>
    </w:p>
    <w:p w14:paraId="26FDE78E" w14:textId="77777777" w:rsidR="009868C6" w:rsidRDefault="009868C6" w:rsidP="009868C6">
      <w:r>
        <w:t>* d4f6041 (</w:t>
      </w:r>
      <w:proofErr w:type="spellStart"/>
      <w:r>
        <w:t>Screenshoot</w:t>
      </w:r>
      <w:proofErr w:type="spellEnd"/>
      <w:r>
        <w:t xml:space="preserve"> für </w:t>
      </w:r>
      <w:proofErr w:type="spellStart"/>
      <w:r>
        <w:t>Scatterplott</w:t>
      </w:r>
      <w:proofErr w:type="spellEnd"/>
      <w:r>
        <w:t xml:space="preserve"> mit Preis/Körper, 2021-08-23)</w:t>
      </w:r>
    </w:p>
    <w:p w14:paraId="75A8FAD0" w14:textId="77777777" w:rsidR="009868C6" w:rsidRDefault="009868C6" w:rsidP="009868C6">
      <w:r>
        <w:t>* 576d60f (Aktualisierung der Notizen, 2021-08-23)</w:t>
      </w:r>
    </w:p>
    <w:p w14:paraId="6EAB01A9" w14:textId="77777777" w:rsidR="009868C6" w:rsidRDefault="009868C6" w:rsidP="009868C6">
      <w:r>
        <w:t>* d6bbe2a (Schreiben des Kapitels 4, 2021-08-23)</w:t>
      </w:r>
    </w:p>
    <w:p w14:paraId="316B933A" w14:textId="77777777" w:rsidR="009868C6" w:rsidRDefault="009868C6" w:rsidP="009868C6">
      <w:r>
        <w:t>* 12e8848 (Schreiben des Kapitels 3.4, 2021-08-23)</w:t>
      </w:r>
    </w:p>
    <w:p w14:paraId="06FBE207" w14:textId="77777777" w:rsidR="009868C6" w:rsidRDefault="009868C6" w:rsidP="009868C6">
      <w:r>
        <w:t>* 41ef278 (Schreiben des Kapitels 3.3.3, 2021-08-22)</w:t>
      </w:r>
    </w:p>
    <w:p w14:paraId="081AE4BD" w14:textId="77777777" w:rsidR="009868C6" w:rsidRDefault="009868C6" w:rsidP="009868C6">
      <w:r>
        <w:t>* 90f146d (Aktualisierung der Notizen, 2021-08-22)</w:t>
      </w:r>
    </w:p>
    <w:p w14:paraId="0AC5D100" w14:textId="77777777" w:rsidR="009868C6" w:rsidRDefault="009868C6" w:rsidP="009868C6">
      <w:r>
        <w:t>* 71e49c2 (Hinzufügen eines Screenshots vom Baumdiagramm, 2021-08-22)</w:t>
      </w:r>
    </w:p>
    <w:p w14:paraId="61EF922A" w14:textId="77777777" w:rsidR="009868C6" w:rsidRDefault="009868C6" w:rsidP="009868C6">
      <w:r>
        <w:t>* 84377dd (Schreiben des Kapitels 3.3.1 und 3.3.2, 2021-08-22)</w:t>
      </w:r>
    </w:p>
    <w:p w14:paraId="3EC732B2" w14:textId="77777777" w:rsidR="009868C6" w:rsidRDefault="009868C6" w:rsidP="009868C6">
      <w:r>
        <w:t xml:space="preserve">* 480c1a6 (hinzufügen eines </w:t>
      </w:r>
      <w:proofErr w:type="spellStart"/>
      <w:r>
        <w:t>Screenshoots</w:t>
      </w:r>
      <w:proofErr w:type="spellEnd"/>
      <w:r>
        <w:t xml:space="preserve"> für den Bericht, 2021-08-22)</w:t>
      </w:r>
    </w:p>
    <w:p w14:paraId="7AF09D8B" w14:textId="77777777" w:rsidR="009868C6" w:rsidRDefault="009868C6" w:rsidP="009868C6">
      <w:r>
        <w:t>* f59a8b5 (Daten nachvollziehen, 2021-08-20)</w:t>
      </w:r>
    </w:p>
    <w:p w14:paraId="7BD8D740" w14:textId="77777777" w:rsidR="009868C6" w:rsidRDefault="009868C6" w:rsidP="009868C6">
      <w:r>
        <w:t>* 88580d6 (Schreiben am Kapitel Präsentation der Visualisierungen - 1, 2021-08-20)</w:t>
      </w:r>
    </w:p>
    <w:p w14:paraId="48C6B8E5" w14:textId="77777777" w:rsidR="009868C6" w:rsidRDefault="009868C6" w:rsidP="009868C6">
      <w:r>
        <w:t xml:space="preserve">* 53b15fa (Hinzufügen eines </w:t>
      </w:r>
      <w:proofErr w:type="spellStart"/>
      <w:r>
        <w:t>Screenshoots</w:t>
      </w:r>
      <w:proofErr w:type="spellEnd"/>
      <w:r>
        <w:t xml:space="preserve"> für den Bericht, 2021-08-20)</w:t>
      </w:r>
    </w:p>
    <w:p w14:paraId="0AB012C5" w14:textId="77777777" w:rsidR="009868C6" w:rsidRDefault="009868C6" w:rsidP="009868C6">
      <w:r>
        <w:t>* a6f29d4 (Fertigstellung des Kapitels Anforderungen an die Visualisierung, 2021-08-20)</w:t>
      </w:r>
    </w:p>
    <w:p w14:paraId="1FCCC06C" w14:textId="77777777" w:rsidR="009868C6" w:rsidRDefault="009868C6" w:rsidP="009868C6">
      <w:r>
        <w:t>* 6b9af26 (Schreiben des Kapitels 2.2; 3; 3.1, 2021-08-20)</w:t>
      </w:r>
    </w:p>
    <w:p w14:paraId="0CFEB333" w14:textId="77777777" w:rsidR="009868C6" w:rsidRDefault="009868C6" w:rsidP="009868C6">
      <w:r>
        <w:t xml:space="preserve">* 7c23751 (Ergänzung von Notizen in Analyse der </w:t>
      </w:r>
      <w:proofErr w:type="spellStart"/>
      <w:r>
        <w:t>Anweundungsaufgaben</w:t>
      </w:r>
      <w:proofErr w:type="spellEnd"/>
      <w:r>
        <w:t>, 2021-08-20)</w:t>
      </w:r>
    </w:p>
    <w:p w14:paraId="222D5557" w14:textId="77777777" w:rsidR="009868C6" w:rsidRDefault="009868C6" w:rsidP="009868C6">
      <w:r>
        <w:t>* adaf360 (Suche und Interkation mit den Daten und Anwendungen, 2021-08-20)</w:t>
      </w:r>
    </w:p>
    <w:p w14:paraId="402FABB8" w14:textId="77777777" w:rsidR="009868C6" w:rsidRDefault="009868C6" w:rsidP="009868C6">
      <w:r>
        <w:t>* 0f17158 (Hinzufügen von Notizen zu Datenvorverarbeitung, 2021-08-20)</w:t>
      </w:r>
    </w:p>
    <w:p w14:paraId="7FDB85C3" w14:textId="77777777" w:rsidR="009868C6" w:rsidRDefault="009868C6" w:rsidP="009868C6">
      <w:r>
        <w:t>* 5b506d0 (Fertigstellung des Kapitels Daten, 2021-08-19)</w:t>
      </w:r>
    </w:p>
    <w:p w14:paraId="23A77477" w14:textId="77777777" w:rsidR="009868C6" w:rsidRDefault="009868C6" w:rsidP="009868C6">
      <w:r>
        <w:t>* c9063ad (Fertigstellung des Kapitels Überblick und Beiträge, 2021-08-19)</w:t>
      </w:r>
    </w:p>
    <w:p w14:paraId="6A2BBEFD" w14:textId="77777777" w:rsidR="009868C6" w:rsidRDefault="009868C6" w:rsidP="009868C6">
      <w:r>
        <w:t>* a8c30ef (Fertigstellung des Kapitels Zielgruppen, 2021-08-19)</w:t>
      </w:r>
    </w:p>
    <w:p w14:paraId="2B4ACDDF" w14:textId="77777777" w:rsidR="009868C6" w:rsidRDefault="009868C6" w:rsidP="009868C6">
      <w:r>
        <w:t>* fa8b3aa (Fertigstellung des Teils Anwendungshintergrund, 2021-08-19)</w:t>
      </w:r>
    </w:p>
    <w:p w14:paraId="6FC8B54E" w14:textId="77777777" w:rsidR="009868C6" w:rsidRDefault="009868C6" w:rsidP="009868C6">
      <w:r>
        <w:t xml:space="preserve">* a7cf6f7 (Schreiben eines Teils des </w:t>
      </w:r>
      <w:proofErr w:type="spellStart"/>
      <w:r>
        <w:t>Anwedungshintergrund</w:t>
      </w:r>
      <w:proofErr w:type="spellEnd"/>
      <w:r>
        <w:t>, 2021-08-18)</w:t>
      </w:r>
    </w:p>
    <w:p w14:paraId="01E0749D" w14:textId="77777777" w:rsidR="009868C6" w:rsidRDefault="009868C6" w:rsidP="009868C6">
      <w:r>
        <w:t>* a26b123 (Trennung von Notizen und geschrieben Projektbericht, 2021-08-18)</w:t>
      </w:r>
    </w:p>
    <w:p w14:paraId="1AE66781" w14:textId="77777777" w:rsidR="009868C6" w:rsidRDefault="009868C6" w:rsidP="009868C6">
      <w:r>
        <w:t>* dece647 (Schreiben der Einleitung, 2021-08-18)</w:t>
      </w:r>
    </w:p>
    <w:p w14:paraId="141D89BF" w14:textId="77777777" w:rsidR="009868C6" w:rsidRDefault="009868C6" w:rsidP="009868C6">
      <w:r>
        <w:t>* 111ae6a (Filteranpassung an der Excel, 2021-08-18)</w:t>
      </w:r>
    </w:p>
    <w:p w14:paraId="4C3A329D" w14:textId="77777777" w:rsidR="009868C6" w:rsidRDefault="009868C6" w:rsidP="009868C6">
      <w:r>
        <w:t>* 49904cd (Hinzufügen der neuen Datenquelle, 2021-08-12)</w:t>
      </w:r>
    </w:p>
    <w:p w14:paraId="6FB47CC9" w14:textId="77777777" w:rsidR="009868C6" w:rsidRDefault="009868C6" w:rsidP="009868C6">
      <w:r>
        <w:t xml:space="preserve">* 1bdc20f (Anpassung der Daten der </w:t>
      </w:r>
      <w:proofErr w:type="gramStart"/>
      <w:r>
        <w:t>JSON</w:t>
      </w:r>
      <w:proofErr w:type="gramEnd"/>
      <w:r>
        <w:t xml:space="preserve"> um auf Stand der CSV zu sein, 2021-08-12)</w:t>
      </w:r>
    </w:p>
    <w:p w14:paraId="7A241D5B" w14:textId="77777777" w:rsidR="009868C6" w:rsidRDefault="009868C6" w:rsidP="009868C6">
      <w:r>
        <w:t>* 86f39a1 (Fehlerbehebung in den Daten, 2021-08-12)</w:t>
      </w:r>
    </w:p>
    <w:p w14:paraId="56873374" w14:textId="77777777" w:rsidR="009868C6" w:rsidRDefault="009868C6" w:rsidP="009868C6">
      <w:r>
        <w:t>* fbc10b0 (Löschen von Datensätzen, 2021-08-12)</w:t>
      </w:r>
    </w:p>
    <w:p w14:paraId="1BCDCBAD" w14:textId="77777777" w:rsidR="009868C6" w:rsidRDefault="009868C6" w:rsidP="009868C6">
      <w:r>
        <w:t>* ec214ed (Hinzufügen der neuen kleineren Daten, 2021-08-12)</w:t>
      </w:r>
    </w:p>
    <w:p w14:paraId="410B59DB" w14:textId="77777777" w:rsidR="009868C6" w:rsidRDefault="009868C6" w:rsidP="009868C6">
      <w:r>
        <w:lastRenderedPageBreak/>
        <w:t>* 54dd79a (Verkleinerung der Daten, 2021-08-12)</w:t>
      </w:r>
    </w:p>
    <w:p w14:paraId="6B82EE43" w14:textId="77777777" w:rsidR="009868C6" w:rsidRDefault="009868C6" w:rsidP="009868C6">
      <w:r>
        <w:t xml:space="preserve">* 21ae0d9 (Anpassung </w:t>
      </w:r>
      <w:proofErr w:type="spellStart"/>
      <w:r>
        <w:t>ds</w:t>
      </w:r>
      <w:proofErr w:type="spellEnd"/>
      <w:r>
        <w:t xml:space="preserve"> Codes an neue Ablageorte, 2021-08-12)</w:t>
      </w:r>
    </w:p>
    <w:p w14:paraId="18FB7A07" w14:textId="77777777" w:rsidR="009868C6" w:rsidRDefault="009868C6" w:rsidP="009868C6">
      <w:r>
        <w:t>* 428872e (Neuorganisation des Berichtes, 2021-08-12)</w:t>
      </w:r>
    </w:p>
    <w:p w14:paraId="0285116C" w14:textId="77777777" w:rsidR="009868C6" w:rsidRDefault="009868C6" w:rsidP="009868C6">
      <w:r>
        <w:t>* 3377be5 (Neuorganisation des Codes, 2021-08-12)</w:t>
      </w:r>
    </w:p>
    <w:p w14:paraId="45FA1C86" w14:textId="77777777" w:rsidR="009868C6" w:rsidRDefault="009868C6" w:rsidP="009868C6">
      <w:r>
        <w:t>* 2201157 (Strukturierung der Daten in neuen Ordner, 2021-08-12)</w:t>
      </w:r>
    </w:p>
    <w:p w14:paraId="272514AE" w14:textId="77777777" w:rsidR="009868C6" w:rsidRDefault="009868C6" w:rsidP="009868C6">
      <w:r>
        <w:t xml:space="preserve">* 8e40230 (Erstellung von Interaktiven </w:t>
      </w:r>
      <w:proofErr w:type="spellStart"/>
      <w:r>
        <w:t>Paralellen</w:t>
      </w:r>
      <w:proofErr w:type="spellEnd"/>
      <w:r>
        <w:t xml:space="preserve"> </w:t>
      </w:r>
      <w:proofErr w:type="spellStart"/>
      <w:r>
        <w:t>Korrdinaten</w:t>
      </w:r>
      <w:proofErr w:type="spellEnd"/>
      <w:r>
        <w:t>, 2021-08-11)</w:t>
      </w:r>
    </w:p>
    <w:p w14:paraId="54971314" w14:textId="77777777" w:rsidR="009868C6" w:rsidRDefault="009868C6" w:rsidP="009868C6">
      <w:r>
        <w:t xml:space="preserve">* 74e2f10 (Erstellung eines Interaktiven </w:t>
      </w:r>
      <w:proofErr w:type="spellStart"/>
      <w:r>
        <w:t>Scatterplotts</w:t>
      </w:r>
      <w:proofErr w:type="spellEnd"/>
      <w:r>
        <w:t>, 2021-08-11)</w:t>
      </w:r>
    </w:p>
    <w:p w14:paraId="42C3C520" w14:textId="77777777" w:rsidR="009868C6" w:rsidRDefault="009868C6" w:rsidP="009868C6">
      <w:r>
        <w:t>* d5cf947 (Entfernen von Ländern die keine Weine haben, 2021-08-11)</w:t>
      </w:r>
    </w:p>
    <w:p w14:paraId="6B6E34D0" w14:textId="77777777" w:rsidR="009868C6" w:rsidRDefault="009868C6" w:rsidP="009868C6">
      <w:r>
        <w:t>* 6a5fffb (Hinzufügen des PDFs, 2021-08-09)</w:t>
      </w:r>
    </w:p>
    <w:p w14:paraId="7DED07BE" w14:textId="77777777" w:rsidR="009868C6" w:rsidRDefault="009868C6" w:rsidP="009868C6">
      <w:r>
        <w:t>* 93627b2 (Unter Überschriften Inhalte Stichpunktartig ergänzt, 2021-08-08)</w:t>
      </w:r>
    </w:p>
    <w:p w14:paraId="094F11B7" w14:textId="77777777" w:rsidR="009868C6" w:rsidRDefault="009868C6" w:rsidP="009868C6">
      <w:r>
        <w:t>* 288eea4 (</w:t>
      </w:r>
      <w:proofErr w:type="spellStart"/>
      <w:r>
        <w:t>Baumhierachie</w:t>
      </w:r>
      <w:proofErr w:type="spellEnd"/>
      <w:r>
        <w:t xml:space="preserve"> </w:t>
      </w:r>
      <w:proofErr w:type="spellStart"/>
      <w:r>
        <w:t>aktualisierung</w:t>
      </w:r>
      <w:proofErr w:type="spellEnd"/>
      <w:r>
        <w:t xml:space="preserve"> auf kleineres JSON, 2021-08-08)</w:t>
      </w:r>
    </w:p>
    <w:p w14:paraId="39675F8A" w14:textId="77777777" w:rsidR="009868C6" w:rsidRDefault="009868C6" w:rsidP="009868C6">
      <w:r>
        <w:t>* c7d3e18 (Entfernen aller Länder die keine Weine haben, 2021-08-08)</w:t>
      </w:r>
    </w:p>
    <w:p w14:paraId="4DC9049A" w14:textId="77777777" w:rsidR="009868C6" w:rsidRDefault="009868C6" w:rsidP="009868C6">
      <w:r>
        <w:t>* 8546709 (Aktualisierung der Namen in der JSON, 2021-08-08)</w:t>
      </w:r>
    </w:p>
    <w:p w14:paraId="33C26F1F" w14:textId="77777777" w:rsidR="009868C6" w:rsidRDefault="009868C6" w:rsidP="009868C6">
      <w:r>
        <w:t>* 36d8b34 (Aktualisierung der Namen für CSV, 2021-08-08)</w:t>
      </w:r>
    </w:p>
    <w:p w14:paraId="452DD6AC" w14:textId="77777777" w:rsidR="009868C6" w:rsidRDefault="009868C6" w:rsidP="009868C6">
      <w:r>
        <w:t>* b78036e (Aufbereitung der Namen der Weine, 2021-08-08)</w:t>
      </w:r>
    </w:p>
    <w:p w14:paraId="0A91593B" w14:textId="77777777" w:rsidR="009868C6" w:rsidRDefault="009868C6" w:rsidP="009868C6">
      <w:r>
        <w:t xml:space="preserve">* b3c52ae (Hinzufügen </w:t>
      </w:r>
      <w:proofErr w:type="spellStart"/>
      <w:r>
        <w:t>Wine</w:t>
      </w:r>
      <w:proofErr w:type="spellEnd"/>
      <w:r>
        <w:t xml:space="preserve"> zu den Ländern, 2021-08-07)</w:t>
      </w:r>
    </w:p>
    <w:p w14:paraId="0518F09F" w14:textId="77777777" w:rsidR="009868C6" w:rsidRDefault="009868C6" w:rsidP="009868C6">
      <w:r>
        <w:t xml:space="preserve">* a009c49 (Testen von der </w:t>
      </w:r>
      <w:proofErr w:type="spellStart"/>
      <w:r>
        <w:t>ändeurng</w:t>
      </w:r>
      <w:proofErr w:type="spellEnd"/>
      <w:r>
        <w:t xml:space="preserve"> der Daten, 2021-08-07)</w:t>
      </w:r>
    </w:p>
    <w:p w14:paraId="28D3C27A" w14:textId="77777777" w:rsidR="009868C6" w:rsidRDefault="009868C6" w:rsidP="009868C6">
      <w:r>
        <w:t xml:space="preserve">* 906d590 (Einfügen der neuen Daten für die </w:t>
      </w:r>
      <w:proofErr w:type="spellStart"/>
      <w:r>
        <w:t>Baumhierachi</w:t>
      </w:r>
      <w:proofErr w:type="spellEnd"/>
      <w:r>
        <w:t>, 2021-08-07)</w:t>
      </w:r>
    </w:p>
    <w:p w14:paraId="5ED89D6E" w14:textId="77777777" w:rsidR="009868C6" w:rsidRDefault="009868C6" w:rsidP="009868C6">
      <w:r>
        <w:t xml:space="preserve">* ac10d30 (Datenaufbereitung der </w:t>
      </w:r>
      <w:proofErr w:type="spellStart"/>
      <w:r>
        <w:t>Geo</w:t>
      </w:r>
      <w:proofErr w:type="spellEnd"/>
      <w:r>
        <w:t xml:space="preserve"> Daten, 2021-08-07)</w:t>
      </w:r>
    </w:p>
    <w:p w14:paraId="371C805E" w14:textId="77777777" w:rsidR="009868C6" w:rsidRDefault="009868C6" w:rsidP="009868C6">
      <w:r>
        <w:t xml:space="preserve">* cedbc18 (Ausprobieren </w:t>
      </w:r>
      <w:proofErr w:type="spellStart"/>
      <w:r>
        <w:t>dynamsiche</w:t>
      </w:r>
      <w:proofErr w:type="spellEnd"/>
      <w:r>
        <w:t xml:space="preserve"> Spaltenzuweisung, 2021-08-06)</w:t>
      </w:r>
    </w:p>
    <w:p w14:paraId="5B757635" w14:textId="77777777" w:rsidR="009868C6" w:rsidRDefault="009868C6" w:rsidP="009868C6">
      <w:r>
        <w:t>* c93707c (Erstellung CSV Decoder für gesamte CSV-Datei, 2021-08-06)</w:t>
      </w:r>
    </w:p>
    <w:p w14:paraId="4444A3D9" w14:textId="77777777" w:rsidR="009868C6" w:rsidRDefault="009868C6" w:rsidP="009868C6">
      <w:r>
        <w:t xml:space="preserve">* 31a1590 (Testlauf für </w:t>
      </w:r>
      <w:proofErr w:type="spellStart"/>
      <w:r>
        <w:t>Baumhierachi</w:t>
      </w:r>
      <w:proofErr w:type="spellEnd"/>
      <w:r>
        <w:t>, 2021-08-06)</w:t>
      </w:r>
    </w:p>
    <w:p w14:paraId="184E9872" w14:textId="77777777" w:rsidR="009868C6" w:rsidRDefault="009868C6" w:rsidP="009868C6">
      <w:r>
        <w:t>* 3e6c4fc (Ausprobieren einer neuen Datenquelle und Format, 2021-08-06)</w:t>
      </w:r>
    </w:p>
    <w:p w14:paraId="1A3B1460" w14:textId="77777777" w:rsidR="009868C6" w:rsidRDefault="009868C6" w:rsidP="009868C6">
      <w:r>
        <w:t>* bb12ef2 (</w:t>
      </w:r>
      <w:proofErr w:type="spellStart"/>
      <w:r>
        <w:t>Verusch</w:t>
      </w:r>
      <w:proofErr w:type="spellEnd"/>
      <w:r>
        <w:t xml:space="preserve"> CSV in Parallele Koordinaten, 2021-08-04)</w:t>
      </w:r>
    </w:p>
    <w:p w14:paraId="67895AE0" w14:textId="77777777" w:rsidR="009868C6" w:rsidRDefault="009868C6" w:rsidP="009868C6">
      <w:r>
        <w:t xml:space="preserve">* 48283a2 (Vorbereitungen auf </w:t>
      </w:r>
      <w:proofErr w:type="spellStart"/>
      <w:r>
        <w:t>Parrallele</w:t>
      </w:r>
      <w:proofErr w:type="spellEnd"/>
      <w:r>
        <w:t xml:space="preserve"> </w:t>
      </w:r>
      <w:proofErr w:type="spellStart"/>
      <w:r>
        <w:t>Koordiaten</w:t>
      </w:r>
      <w:proofErr w:type="spellEnd"/>
      <w:r>
        <w:t>, 2021-08-04)</w:t>
      </w:r>
    </w:p>
    <w:p w14:paraId="1B701F77" w14:textId="77777777" w:rsidR="009868C6" w:rsidRDefault="009868C6" w:rsidP="009868C6">
      <w:r>
        <w:t>* 0fac7e0 (Datengrundlage wurde aufbereitet, 2021-08-04)</w:t>
      </w:r>
    </w:p>
    <w:p w14:paraId="3773D4C6" w14:textId="77777777" w:rsidR="009868C6" w:rsidRDefault="009868C6" w:rsidP="009868C6">
      <w:r>
        <w:t xml:space="preserve">* e85cb99 (Versuch </w:t>
      </w:r>
      <w:proofErr w:type="spellStart"/>
      <w:r>
        <w:t>Scatterplott</w:t>
      </w:r>
      <w:proofErr w:type="spellEnd"/>
      <w:r>
        <w:t xml:space="preserve"> interaktiv zu </w:t>
      </w:r>
      <w:proofErr w:type="spellStart"/>
      <w:r>
        <w:t>gestallten</w:t>
      </w:r>
      <w:proofErr w:type="spellEnd"/>
      <w:r>
        <w:t>, 2021-08-04)</w:t>
      </w:r>
    </w:p>
    <w:p w14:paraId="71B680C6" w14:textId="77777777" w:rsidR="009868C6" w:rsidRDefault="009868C6" w:rsidP="009868C6">
      <w:r>
        <w:t>* f44e476 (Idee zum Variablen einfügen (nicht vervollständig), 2021-08-03)</w:t>
      </w:r>
    </w:p>
    <w:p w14:paraId="01772BC3" w14:textId="77777777" w:rsidR="009868C6" w:rsidRDefault="009868C6" w:rsidP="009868C6">
      <w:r>
        <w:t>* b9da6ec (Probe zum Interaktiv machen des Scatterplots, 2021-08-03)</w:t>
      </w:r>
    </w:p>
    <w:p w14:paraId="53D686D2" w14:textId="77777777" w:rsidR="009868C6" w:rsidRDefault="009868C6" w:rsidP="009868C6">
      <w:r>
        <w:t xml:space="preserve">* 9757801 (Erster funktionierender </w:t>
      </w:r>
      <w:proofErr w:type="spellStart"/>
      <w:r>
        <w:t>Scatterplott</w:t>
      </w:r>
      <w:proofErr w:type="spellEnd"/>
      <w:r>
        <w:t>, 2021-08-03)</w:t>
      </w:r>
    </w:p>
    <w:p w14:paraId="67FEFBDB" w14:textId="77777777" w:rsidR="009868C6" w:rsidRDefault="009868C6" w:rsidP="009868C6">
      <w:r>
        <w:t>* 63f7c19 (Hinzufügen des Punktes, 2021-08-03)</w:t>
      </w:r>
    </w:p>
    <w:p w14:paraId="3C10F67F" w14:textId="77777777" w:rsidR="009868C6" w:rsidRDefault="009868C6" w:rsidP="009868C6">
      <w:r>
        <w:lastRenderedPageBreak/>
        <w:t xml:space="preserve">* 9a774f9 (Anpassung des </w:t>
      </w:r>
      <w:proofErr w:type="spellStart"/>
      <w:r>
        <w:t>Scatterplotts</w:t>
      </w:r>
      <w:proofErr w:type="spellEnd"/>
      <w:r>
        <w:t>, 2021-08-03)</w:t>
      </w:r>
    </w:p>
    <w:p w14:paraId="71CD3C3A" w14:textId="77777777" w:rsidR="009868C6" w:rsidRDefault="009868C6" w:rsidP="009868C6">
      <w:r>
        <w:t xml:space="preserve">* 3817ccb (Modell für weiteren </w:t>
      </w:r>
      <w:proofErr w:type="spellStart"/>
      <w:r>
        <w:t>Float</w:t>
      </w:r>
      <w:proofErr w:type="spellEnd"/>
      <w:r>
        <w:t xml:space="preserve"> umschreiben, 2021-08-03)</w:t>
      </w:r>
    </w:p>
    <w:p w14:paraId="698C71F5" w14:textId="77777777" w:rsidR="009868C6" w:rsidRDefault="009868C6" w:rsidP="009868C6">
      <w:r>
        <w:t xml:space="preserve">* 84d2fc6 (Hinzufügen der View zum </w:t>
      </w:r>
      <w:proofErr w:type="spellStart"/>
      <w:r>
        <w:t>Scatterplott</w:t>
      </w:r>
      <w:proofErr w:type="spellEnd"/>
      <w:r>
        <w:t xml:space="preserve"> aus </w:t>
      </w:r>
      <w:proofErr w:type="spellStart"/>
      <w:r>
        <w:t>CsvElmTest</w:t>
      </w:r>
      <w:proofErr w:type="spellEnd"/>
      <w:r>
        <w:t>, 2021-08-03)</w:t>
      </w:r>
    </w:p>
    <w:p w14:paraId="4BFCABA1" w14:textId="77777777" w:rsidR="009868C6" w:rsidRDefault="009868C6" w:rsidP="009868C6">
      <w:r>
        <w:t xml:space="preserve">* 74307a0 (CSV Decoder für </w:t>
      </w:r>
      <w:proofErr w:type="spellStart"/>
      <w:r>
        <w:t>Scatterplott</w:t>
      </w:r>
      <w:proofErr w:type="spellEnd"/>
      <w:r>
        <w:t xml:space="preserve"> Kopieren, 2021-08-03)</w:t>
      </w:r>
    </w:p>
    <w:p w14:paraId="37512158" w14:textId="77777777" w:rsidR="009868C6" w:rsidRDefault="009868C6" w:rsidP="009868C6">
      <w:r>
        <w:t>* 205e7dc (Versuch Elm-Format in VSC zu installieren, 2021-08-03)</w:t>
      </w:r>
    </w:p>
    <w:p w14:paraId="3E790F5A" w14:textId="77777777" w:rsidR="009868C6" w:rsidRDefault="009868C6" w:rsidP="009868C6">
      <w:r>
        <w:t>* 8209e52 (hinzufügen der CSV als Excel, 2021-08-03)</w:t>
      </w:r>
    </w:p>
    <w:p w14:paraId="454EB621" w14:textId="77777777" w:rsidR="009868C6" w:rsidRDefault="009868C6" w:rsidP="009868C6">
      <w:r>
        <w:t>* 96f59c9 (Versuch gesamte CSV zu Decodieren, 2021-08-03)</w:t>
      </w:r>
    </w:p>
    <w:p w14:paraId="77ADDFEF" w14:textId="77777777" w:rsidR="009868C6" w:rsidRDefault="009868C6" w:rsidP="009868C6">
      <w:r>
        <w:t xml:space="preserve">* 854e103 (Hinzufügen weitere Spalte die </w:t>
      </w:r>
      <w:proofErr w:type="spellStart"/>
      <w:r>
        <w:t>decoded</w:t>
      </w:r>
      <w:proofErr w:type="spellEnd"/>
      <w:r>
        <w:t xml:space="preserve"> wird, 2021-08-02)</w:t>
      </w:r>
    </w:p>
    <w:p w14:paraId="6474CCC2" w14:textId="77777777" w:rsidR="009868C6" w:rsidRDefault="009868C6" w:rsidP="009868C6">
      <w:r>
        <w:t xml:space="preserve">* 78290fa (Anbindung der CSV </w:t>
      </w:r>
      <w:proofErr w:type="spellStart"/>
      <w:r>
        <w:t>Dabtei</w:t>
      </w:r>
      <w:proofErr w:type="spellEnd"/>
      <w:r>
        <w:t xml:space="preserve"> mit GitHub erfolgreich, 2021-07-14)</w:t>
      </w:r>
    </w:p>
    <w:p w14:paraId="6FE00EE8" w14:textId="77777777" w:rsidR="009868C6" w:rsidRDefault="009868C6" w:rsidP="009868C6">
      <w:r>
        <w:t>* c535a82 (Ausprobieren des einbinden der CSV mithilfe eines GitHub Links, 2021-07-14)</w:t>
      </w:r>
    </w:p>
    <w:p w14:paraId="01A8D1B9" w14:textId="77777777" w:rsidR="009868C6" w:rsidRDefault="009868C6" w:rsidP="009868C6">
      <w:r>
        <w:t xml:space="preserve">* 566221c (Hochladen der CSV </w:t>
      </w:r>
      <w:proofErr w:type="spellStart"/>
      <w:r>
        <w:t>Datien</w:t>
      </w:r>
      <w:proofErr w:type="spellEnd"/>
      <w:r>
        <w:t xml:space="preserve"> um </w:t>
      </w:r>
      <w:proofErr w:type="gramStart"/>
      <w:r>
        <w:t>Online Zugriff</w:t>
      </w:r>
      <w:proofErr w:type="gramEnd"/>
      <w:r>
        <w:t xml:space="preserve"> auf diese zu erhalten (über GitHub), 2021-07-12)</w:t>
      </w:r>
    </w:p>
    <w:p w14:paraId="44824800" w14:textId="77777777" w:rsidR="009868C6" w:rsidRDefault="009868C6" w:rsidP="009868C6">
      <w:r>
        <w:t xml:space="preserve">* 6f249b7 (Ausprobieren des </w:t>
      </w:r>
      <w:proofErr w:type="spellStart"/>
      <w:r>
        <w:t>einbindens</w:t>
      </w:r>
      <w:proofErr w:type="spellEnd"/>
      <w:r>
        <w:t xml:space="preserve"> der CSV Datei - </w:t>
      </w:r>
      <w:proofErr w:type="spellStart"/>
      <w:r>
        <w:t>bissher</w:t>
      </w:r>
      <w:proofErr w:type="spellEnd"/>
      <w:r>
        <w:t xml:space="preserve"> noch nicht erfolgreich, 2021-07-07)</w:t>
      </w:r>
    </w:p>
    <w:p w14:paraId="5510FEC4" w14:textId="77777777" w:rsidR="009868C6" w:rsidRDefault="009868C6" w:rsidP="009868C6">
      <w:r>
        <w:t>* 83029b6 (Word Dokument mit hinzugefügt, 2021-07-07)</w:t>
      </w:r>
    </w:p>
    <w:p w14:paraId="080A978C" w14:textId="77777777" w:rsidR="009868C6" w:rsidRDefault="009868C6" w:rsidP="009868C6">
      <w:r>
        <w:t xml:space="preserve">* 756ff9d (Elm </w:t>
      </w:r>
      <w:proofErr w:type="spellStart"/>
      <w:r>
        <w:t>initalisiert</w:t>
      </w:r>
      <w:proofErr w:type="spellEnd"/>
      <w:r>
        <w:t xml:space="preserve"> und </w:t>
      </w:r>
      <w:proofErr w:type="spellStart"/>
      <w:r>
        <w:t>Elm.json</w:t>
      </w:r>
      <w:proofErr w:type="spellEnd"/>
      <w:r>
        <w:t xml:space="preserve"> Datei wurde erstellt, 2021-07-05)</w:t>
      </w:r>
    </w:p>
    <w:p w14:paraId="19649062" w14:textId="77777777" w:rsidR="009868C6" w:rsidRDefault="009868C6" w:rsidP="009868C6">
      <w:r>
        <w:t xml:space="preserve">* 6162ed9 (CSV Dateien </w:t>
      </w:r>
      <w:proofErr w:type="gramStart"/>
      <w:r>
        <w:t>zum .</w:t>
      </w:r>
      <w:proofErr w:type="spellStart"/>
      <w:r>
        <w:t>gitirgnore</w:t>
      </w:r>
      <w:proofErr w:type="spellEnd"/>
      <w:proofErr w:type="gramEnd"/>
      <w:r>
        <w:t xml:space="preserve"> hinzugefügt, 2021-07-05)</w:t>
      </w:r>
    </w:p>
    <w:p w14:paraId="4203ADC2" w14:textId="77777777" w:rsidR="009868C6" w:rsidRDefault="009868C6" w:rsidP="009868C6">
      <w:r>
        <w:t xml:space="preserve">* c08733f (Hinzufügen </w:t>
      </w:r>
      <w:proofErr w:type="gramStart"/>
      <w:r>
        <w:t>von .</w:t>
      </w:r>
      <w:proofErr w:type="spellStart"/>
      <w:r>
        <w:t>gitignore</w:t>
      </w:r>
      <w:proofErr w:type="spellEnd"/>
      <w:proofErr w:type="gramEnd"/>
      <w:r>
        <w:t>, 2021-07-04)</w:t>
      </w:r>
    </w:p>
    <w:p w14:paraId="62376EB3" w14:textId="222DC11F" w:rsidR="009B7DCF" w:rsidRPr="009B7DCF" w:rsidRDefault="009868C6" w:rsidP="009868C6">
      <w:r>
        <w:t xml:space="preserve">* 533c289 (Initial </w:t>
      </w:r>
      <w:proofErr w:type="spellStart"/>
      <w:r>
        <w:t>commit</w:t>
      </w:r>
      <w:proofErr w:type="spellEnd"/>
      <w:r>
        <w:t>, 2021-07-04)</w:t>
      </w:r>
    </w:p>
    <w:sectPr w:rsidR="009B7DCF" w:rsidRPr="009B7DCF"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65DAC" w14:textId="77777777" w:rsidR="00093F73" w:rsidRDefault="00093F73" w:rsidP="00537FBC">
      <w:r>
        <w:separator/>
      </w:r>
    </w:p>
    <w:p w14:paraId="61C485CB" w14:textId="77777777" w:rsidR="00093F73" w:rsidRDefault="00093F73" w:rsidP="00537FBC"/>
  </w:endnote>
  <w:endnote w:type="continuationSeparator" w:id="0">
    <w:p w14:paraId="7F42945C" w14:textId="77777777" w:rsidR="00093F73" w:rsidRDefault="00093F73" w:rsidP="00537FBC">
      <w:r>
        <w:continuationSeparator/>
      </w:r>
    </w:p>
    <w:p w14:paraId="3842992A" w14:textId="77777777" w:rsidR="00093F73" w:rsidRDefault="00093F73" w:rsidP="00537FBC"/>
  </w:endnote>
  <w:endnote w:type="continuationNotice" w:id="1">
    <w:p w14:paraId="45637288" w14:textId="77777777" w:rsidR="00093F73" w:rsidRDefault="00093F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792AB" w14:textId="77777777" w:rsidR="00093F73" w:rsidRDefault="00093F73" w:rsidP="00537FBC">
      <w:r>
        <w:separator/>
      </w:r>
    </w:p>
    <w:p w14:paraId="34D2A6F4" w14:textId="77777777" w:rsidR="00093F73" w:rsidRDefault="00093F73" w:rsidP="00537FBC"/>
  </w:footnote>
  <w:footnote w:type="continuationSeparator" w:id="0">
    <w:p w14:paraId="2787F1F7" w14:textId="77777777" w:rsidR="00093F73" w:rsidRDefault="00093F73" w:rsidP="00537FBC">
      <w:r>
        <w:continuationSeparator/>
      </w:r>
    </w:p>
    <w:p w14:paraId="255A4E19" w14:textId="77777777" w:rsidR="00093F73" w:rsidRDefault="00093F73" w:rsidP="00537FBC"/>
  </w:footnote>
  <w:footnote w:type="continuationNotice" w:id="1">
    <w:p w14:paraId="16E8D50F" w14:textId="77777777" w:rsidR="00093F73" w:rsidRDefault="00093F7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16DED"/>
    <w:rsid w:val="00020345"/>
    <w:rsid w:val="000205E3"/>
    <w:rsid w:val="00022B30"/>
    <w:rsid w:val="00024B63"/>
    <w:rsid w:val="00025274"/>
    <w:rsid w:val="00026B0A"/>
    <w:rsid w:val="00026E8F"/>
    <w:rsid w:val="00027FCE"/>
    <w:rsid w:val="00030B94"/>
    <w:rsid w:val="000312E0"/>
    <w:rsid w:val="000319D1"/>
    <w:rsid w:val="00032AEB"/>
    <w:rsid w:val="00034126"/>
    <w:rsid w:val="00035FD4"/>
    <w:rsid w:val="0003611B"/>
    <w:rsid w:val="000405E2"/>
    <w:rsid w:val="0004411B"/>
    <w:rsid w:val="00044E16"/>
    <w:rsid w:val="000456F2"/>
    <w:rsid w:val="000457B2"/>
    <w:rsid w:val="00045B7D"/>
    <w:rsid w:val="0004649A"/>
    <w:rsid w:val="00050A0E"/>
    <w:rsid w:val="00053E5F"/>
    <w:rsid w:val="00054A6C"/>
    <w:rsid w:val="00055390"/>
    <w:rsid w:val="00055E97"/>
    <w:rsid w:val="00057D06"/>
    <w:rsid w:val="0006098F"/>
    <w:rsid w:val="0006184F"/>
    <w:rsid w:val="000647C8"/>
    <w:rsid w:val="00064D0E"/>
    <w:rsid w:val="000706D8"/>
    <w:rsid w:val="0007156A"/>
    <w:rsid w:val="00072255"/>
    <w:rsid w:val="00072AD7"/>
    <w:rsid w:val="00074483"/>
    <w:rsid w:val="00074687"/>
    <w:rsid w:val="00074C36"/>
    <w:rsid w:val="00076DFB"/>
    <w:rsid w:val="00080184"/>
    <w:rsid w:val="0008040D"/>
    <w:rsid w:val="0008388B"/>
    <w:rsid w:val="00085C63"/>
    <w:rsid w:val="00087F0E"/>
    <w:rsid w:val="000934E6"/>
    <w:rsid w:val="00093F73"/>
    <w:rsid w:val="00097A24"/>
    <w:rsid w:val="000A1A37"/>
    <w:rsid w:val="000A49BA"/>
    <w:rsid w:val="000A5F82"/>
    <w:rsid w:val="000A632F"/>
    <w:rsid w:val="000A7628"/>
    <w:rsid w:val="000B0A57"/>
    <w:rsid w:val="000B0EB5"/>
    <w:rsid w:val="000B3C2A"/>
    <w:rsid w:val="000B3FC9"/>
    <w:rsid w:val="000B7174"/>
    <w:rsid w:val="000C10CC"/>
    <w:rsid w:val="000C14A9"/>
    <w:rsid w:val="000C68D4"/>
    <w:rsid w:val="000D0FC9"/>
    <w:rsid w:val="000D3452"/>
    <w:rsid w:val="000D4365"/>
    <w:rsid w:val="000D46EA"/>
    <w:rsid w:val="000D506D"/>
    <w:rsid w:val="000D7692"/>
    <w:rsid w:val="000E1F0D"/>
    <w:rsid w:val="000E2FAA"/>
    <w:rsid w:val="000E51E1"/>
    <w:rsid w:val="000E6E9A"/>
    <w:rsid w:val="000E707C"/>
    <w:rsid w:val="000E7635"/>
    <w:rsid w:val="000E7BE8"/>
    <w:rsid w:val="000F00EB"/>
    <w:rsid w:val="000F0D8B"/>
    <w:rsid w:val="000F326A"/>
    <w:rsid w:val="000F4661"/>
    <w:rsid w:val="000F4B80"/>
    <w:rsid w:val="000F52E1"/>
    <w:rsid w:val="000F55ED"/>
    <w:rsid w:val="000F651B"/>
    <w:rsid w:val="00100BAB"/>
    <w:rsid w:val="00100C62"/>
    <w:rsid w:val="00102C75"/>
    <w:rsid w:val="00103F2A"/>
    <w:rsid w:val="00105B11"/>
    <w:rsid w:val="00107C60"/>
    <w:rsid w:val="00107D58"/>
    <w:rsid w:val="001125E9"/>
    <w:rsid w:val="00112994"/>
    <w:rsid w:val="00112E42"/>
    <w:rsid w:val="00114860"/>
    <w:rsid w:val="001166B2"/>
    <w:rsid w:val="001209F6"/>
    <w:rsid w:val="00121B76"/>
    <w:rsid w:val="00124777"/>
    <w:rsid w:val="0013174C"/>
    <w:rsid w:val="00133A30"/>
    <w:rsid w:val="00135A0C"/>
    <w:rsid w:val="00136098"/>
    <w:rsid w:val="00136832"/>
    <w:rsid w:val="001371D8"/>
    <w:rsid w:val="00137500"/>
    <w:rsid w:val="00142E46"/>
    <w:rsid w:val="0014447E"/>
    <w:rsid w:val="00144A06"/>
    <w:rsid w:val="00144E05"/>
    <w:rsid w:val="00145812"/>
    <w:rsid w:val="001465B0"/>
    <w:rsid w:val="00147E18"/>
    <w:rsid w:val="00153096"/>
    <w:rsid w:val="00153762"/>
    <w:rsid w:val="00154094"/>
    <w:rsid w:val="00154714"/>
    <w:rsid w:val="001568FD"/>
    <w:rsid w:val="00157FE2"/>
    <w:rsid w:val="00160C8D"/>
    <w:rsid w:val="00161AC4"/>
    <w:rsid w:val="00162113"/>
    <w:rsid w:val="00163297"/>
    <w:rsid w:val="00165017"/>
    <w:rsid w:val="001659B4"/>
    <w:rsid w:val="0016759F"/>
    <w:rsid w:val="0017049A"/>
    <w:rsid w:val="00173220"/>
    <w:rsid w:val="001734EE"/>
    <w:rsid w:val="00173623"/>
    <w:rsid w:val="00174589"/>
    <w:rsid w:val="00175BFF"/>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681"/>
    <w:rsid w:val="001A2889"/>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4F16"/>
    <w:rsid w:val="001D6CD3"/>
    <w:rsid w:val="001E0B03"/>
    <w:rsid w:val="001E1E1F"/>
    <w:rsid w:val="001E2839"/>
    <w:rsid w:val="001E5FB9"/>
    <w:rsid w:val="001E7B78"/>
    <w:rsid w:val="001E7F7D"/>
    <w:rsid w:val="001F131F"/>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0C4"/>
    <w:rsid w:val="00210756"/>
    <w:rsid w:val="00210C6C"/>
    <w:rsid w:val="0021211E"/>
    <w:rsid w:val="002162B5"/>
    <w:rsid w:val="00216789"/>
    <w:rsid w:val="002201A1"/>
    <w:rsid w:val="002205CC"/>
    <w:rsid w:val="0022312B"/>
    <w:rsid w:val="00224237"/>
    <w:rsid w:val="00225B89"/>
    <w:rsid w:val="00226D0D"/>
    <w:rsid w:val="00227850"/>
    <w:rsid w:val="00227DC0"/>
    <w:rsid w:val="00227E10"/>
    <w:rsid w:val="00232784"/>
    <w:rsid w:val="00235463"/>
    <w:rsid w:val="002378A2"/>
    <w:rsid w:val="0024212A"/>
    <w:rsid w:val="00242A6A"/>
    <w:rsid w:val="00243CF8"/>
    <w:rsid w:val="002467D3"/>
    <w:rsid w:val="00247532"/>
    <w:rsid w:val="00247E97"/>
    <w:rsid w:val="00250EBF"/>
    <w:rsid w:val="00250F01"/>
    <w:rsid w:val="0025379B"/>
    <w:rsid w:val="002543BD"/>
    <w:rsid w:val="00263D3B"/>
    <w:rsid w:val="0026443A"/>
    <w:rsid w:val="002658C6"/>
    <w:rsid w:val="00265FB9"/>
    <w:rsid w:val="00266BB6"/>
    <w:rsid w:val="0027056E"/>
    <w:rsid w:val="00271846"/>
    <w:rsid w:val="00271B55"/>
    <w:rsid w:val="00273214"/>
    <w:rsid w:val="002742DD"/>
    <w:rsid w:val="0027463C"/>
    <w:rsid w:val="00274BD2"/>
    <w:rsid w:val="002762A4"/>
    <w:rsid w:val="0027661B"/>
    <w:rsid w:val="0028129F"/>
    <w:rsid w:val="00283520"/>
    <w:rsid w:val="00294673"/>
    <w:rsid w:val="00295892"/>
    <w:rsid w:val="002A1E04"/>
    <w:rsid w:val="002A2416"/>
    <w:rsid w:val="002A53CF"/>
    <w:rsid w:val="002A61A9"/>
    <w:rsid w:val="002A7320"/>
    <w:rsid w:val="002B0AF8"/>
    <w:rsid w:val="002B0ECA"/>
    <w:rsid w:val="002B1609"/>
    <w:rsid w:val="002B2B00"/>
    <w:rsid w:val="002B317D"/>
    <w:rsid w:val="002B4F1A"/>
    <w:rsid w:val="002B74FD"/>
    <w:rsid w:val="002B75A4"/>
    <w:rsid w:val="002C4271"/>
    <w:rsid w:val="002C45A3"/>
    <w:rsid w:val="002C53E4"/>
    <w:rsid w:val="002C6D00"/>
    <w:rsid w:val="002C7322"/>
    <w:rsid w:val="002D04DA"/>
    <w:rsid w:val="002D069D"/>
    <w:rsid w:val="002D1561"/>
    <w:rsid w:val="002D22F6"/>
    <w:rsid w:val="002D2B75"/>
    <w:rsid w:val="002D36AE"/>
    <w:rsid w:val="002D4896"/>
    <w:rsid w:val="002D4FA1"/>
    <w:rsid w:val="002D66FB"/>
    <w:rsid w:val="002E2B03"/>
    <w:rsid w:val="002E433B"/>
    <w:rsid w:val="002E68D2"/>
    <w:rsid w:val="002E6CB7"/>
    <w:rsid w:val="002E73F1"/>
    <w:rsid w:val="002F0BFE"/>
    <w:rsid w:val="002F11A6"/>
    <w:rsid w:val="002F2562"/>
    <w:rsid w:val="002F43A0"/>
    <w:rsid w:val="002F44CC"/>
    <w:rsid w:val="002F5133"/>
    <w:rsid w:val="002F56E1"/>
    <w:rsid w:val="002F65FA"/>
    <w:rsid w:val="002F68C4"/>
    <w:rsid w:val="002F7CAA"/>
    <w:rsid w:val="002F7FE3"/>
    <w:rsid w:val="003013C9"/>
    <w:rsid w:val="0030171C"/>
    <w:rsid w:val="003038AC"/>
    <w:rsid w:val="003049CB"/>
    <w:rsid w:val="00307F1A"/>
    <w:rsid w:val="00313A0C"/>
    <w:rsid w:val="00313F18"/>
    <w:rsid w:val="00315C6F"/>
    <w:rsid w:val="00315DCE"/>
    <w:rsid w:val="0031672F"/>
    <w:rsid w:val="003172F6"/>
    <w:rsid w:val="00320E2D"/>
    <w:rsid w:val="00321A5D"/>
    <w:rsid w:val="00321EB1"/>
    <w:rsid w:val="00321F80"/>
    <w:rsid w:val="003229A5"/>
    <w:rsid w:val="003256B8"/>
    <w:rsid w:val="0032757A"/>
    <w:rsid w:val="00327A32"/>
    <w:rsid w:val="00331D26"/>
    <w:rsid w:val="003423A5"/>
    <w:rsid w:val="00342505"/>
    <w:rsid w:val="00342BEC"/>
    <w:rsid w:val="00342E0C"/>
    <w:rsid w:val="0034310D"/>
    <w:rsid w:val="0034344C"/>
    <w:rsid w:val="00343E42"/>
    <w:rsid w:val="00351BA2"/>
    <w:rsid w:val="00352DB3"/>
    <w:rsid w:val="00353A3F"/>
    <w:rsid w:val="003556FF"/>
    <w:rsid w:val="00355FAA"/>
    <w:rsid w:val="003577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60EF"/>
    <w:rsid w:val="00392201"/>
    <w:rsid w:val="00393571"/>
    <w:rsid w:val="003943A0"/>
    <w:rsid w:val="00396078"/>
    <w:rsid w:val="003965F5"/>
    <w:rsid w:val="00396ACA"/>
    <w:rsid w:val="00397BE2"/>
    <w:rsid w:val="003A2F23"/>
    <w:rsid w:val="003A3F9F"/>
    <w:rsid w:val="003A4D68"/>
    <w:rsid w:val="003A50A1"/>
    <w:rsid w:val="003A5D5C"/>
    <w:rsid w:val="003A5DE1"/>
    <w:rsid w:val="003A664A"/>
    <w:rsid w:val="003A67FF"/>
    <w:rsid w:val="003A75EB"/>
    <w:rsid w:val="003B1048"/>
    <w:rsid w:val="003B1101"/>
    <w:rsid w:val="003B1EF8"/>
    <w:rsid w:val="003B2025"/>
    <w:rsid w:val="003B3DF9"/>
    <w:rsid w:val="003B3E80"/>
    <w:rsid w:val="003B570A"/>
    <w:rsid w:val="003B5DD3"/>
    <w:rsid w:val="003B6FFF"/>
    <w:rsid w:val="003B7138"/>
    <w:rsid w:val="003C1A00"/>
    <w:rsid w:val="003C6EC2"/>
    <w:rsid w:val="003C7390"/>
    <w:rsid w:val="003D191E"/>
    <w:rsid w:val="003D2DA5"/>
    <w:rsid w:val="003D3700"/>
    <w:rsid w:val="003D52B2"/>
    <w:rsid w:val="003D5B67"/>
    <w:rsid w:val="003D6A35"/>
    <w:rsid w:val="003E0CA3"/>
    <w:rsid w:val="003E48C3"/>
    <w:rsid w:val="003E657C"/>
    <w:rsid w:val="003E765D"/>
    <w:rsid w:val="003F6898"/>
    <w:rsid w:val="003F6E91"/>
    <w:rsid w:val="004001F9"/>
    <w:rsid w:val="004015FA"/>
    <w:rsid w:val="00402089"/>
    <w:rsid w:val="00403527"/>
    <w:rsid w:val="00404EFD"/>
    <w:rsid w:val="0040553E"/>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47CD8"/>
    <w:rsid w:val="004500FC"/>
    <w:rsid w:val="00450D10"/>
    <w:rsid w:val="004519A3"/>
    <w:rsid w:val="00454365"/>
    <w:rsid w:val="0045457D"/>
    <w:rsid w:val="00456BE8"/>
    <w:rsid w:val="00462FAD"/>
    <w:rsid w:val="004646F0"/>
    <w:rsid w:val="004648BD"/>
    <w:rsid w:val="00466568"/>
    <w:rsid w:val="00466741"/>
    <w:rsid w:val="00466C80"/>
    <w:rsid w:val="00472A57"/>
    <w:rsid w:val="00474819"/>
    <w:rsid w:val="00475536"/>
    <w:rsid w:val="00477941"/>
    <w:rsid w:val="004779E5"/>
    <w:rsid w:val="00480543"/>
    <w:rsid w:val="00484454"/>
    <w:rsid w:val="00485364"/>
    <w:rsid w:val="004866C1"/>
    <w:rsid w:val="00486985"/>
    <w:rsid w:val="004908DE"/>
    <w:rsid w:val="00491D7D"/>
    <w:rsid w:val="004938D4"/>
    <w:rsid w:val="004948F0"/>
    <w:rsid w:val="00495337"/>
    <w:rsid w:val="00496438"/>
    <w:rsid w:val="004965C5"/>
    <w:rsid w:val="00497CE6"/>
    <w:rsid w:val="004A119D"/>
    <w:rsid w:val="004A1C83"/>
    <w:rsid w:val="004A1EE0"/>
    <w:rsid w:val="004A2615"/>
    <w:rsid w:val="004A3313"/>
    <w:rsid w:val="004A35C7"/>
    <w:rsid w:val="004A3E17"/>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511E"/>
    <w:rsid w:val="004D5AE5"/>
    <w:rsid w:val="004D631D"/>
    <w:rsid w:val="004D6709"/>
    <w:rsid w:val="004D7185"/>
    <w:rsid w:val="004E0A65"/>
    <w:rsid w:val="004E3487"/>
    <w:rsid w:val="004E3927"/>
    <w:rsid w:val="004E5136"/>
    <w:rsid w:val="004F3462"/>
    <w:rsid w:val="004F437C"/>
    <w:rsid w:val="004F439A"/>
    <w:rsid w:val="004F5CE1"/>
    <w:rsid w:val="004F77A0"/>
    <w:rsid w:val="005001B3"/>
    <w:rsid w:val="00500EE4"/>
    <w:rsid w:val="00500EF8"/>
    <w:rsid w:val="00501F0A"/>
    <w:rsid w:val="005029BC"/>
    <w:rsid w:val="005036D2"/>
    <w:rsid w:val="00503DC6"/>
    <w:rsid w:val="00506B99"/>
    <w:rsid w:val="005078EF"/>
    <w:rsid w:val="00510830"/>
    <w:rsid w:val="00513068"/>
    <w:rsid w:val="005147F5"/>
    <w:rsid w:val="0051497D"/>
    <w:rsid w:val="005164B9"/>
    <w:rsid w:val="00520BCC"/>
    <w:rsid w:val="00521A6B"/>
    <w:rsid w:val="00521BD8"/>
    <w:rsid w:val="005241C5"/>
    <w:rsid w:val="00525654"/>
    <w:rsid w:val="00531DFF"/>
    <w:rsid w:val="00531FFE"/>
    <w:rsid w:val="005339DD"/>
    <w:rsid w:val="005358E1"/>
    <w:rsid w:val="00537FBC"/>
    <w:rsid w:val="0054059F"/>
    <w:rsid w:val="0054306E"/>
    <w:rsid w:val="0054384E"/>
    <w:rsid w:val="0054564C"/>
    <w:rsid w:val="00546623"/>
    <w:rsid w:val="00546AED"/>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2CAC"/>
    <w:rsid w:val="005856E4"/>
    <w:rsid w:val="005868D7"/>
    <w:rsid w:val="0058775F"/>
    <w:rsid w:val="00592EA4"/>
    <w:rsid w:val="0059369C"/>
    <w:rsid w:val="005944A6"/>
    <w:rsid w:val="00596A6A"/>
    <w:rsid w:val="00597615"/>
    <w:rsid w:val="005A0AD7"/>
    <w:rsid w:val="005A2846"/>
    <w:rsid w:val="005A34DC"/>
    <w:rsid w:val="005A3644"/>
    <w:rsid w:val="005A3763"/>
    <w:rsid w:val="005A3C11"/>
    <w:rsid w:val="005A3F90"/>
    <w:rsid w:val="005A42C5"/>
    <w:rsid w:val="005A5B25"/>
    <w:rsid w:val="005A5D65"/>
    <w:rsid w:val="005A6747"/>
    <w:rsid w:val="005B4A9C"/>
    <w:rsid w:val="005B5A5B"/>
    <w:rsid w:val="005B6EAB"/>
    <w:rsid w:val="005B7470"/>
    <w:rsid w:val="005C175E"/>
    <w:rsid w:val="005C31BA"/>
    <w:rsid w:val="005C34A5"/>
    <w:rsid w:val="005C4645"/>
    <w:rsid w:val="005C50F9"/>
    <w:rsid w:val="005C607B"/>
    <w:rsid w:val="005C678C"/>
    <w:rsid w:val="005C7B94"/>
    <w:rsid w:val="005D170D"/>
    <w:rsid w:val="005D34E2"/>
    <w:rsid w:val="005D3DD7"/>
    <w:rsid w:val="005D4EE7"/>
    <w:rsid w:val="005D5DF6"/>
    <w:rsid w:val="005D7C28"/>
    <w:rsid w:val="005E19D8"/>
    <w:rsid w:val="005E20C2"/>
    <w:rsid w:val="005E248E"/>
    <w:rsid w:val="005E3C6B"/>
    <w:rsid w:val="005E4593"/>
    <w:rsid w:val="005E5910"/>
    <w:rsid w:val="005E780B"/>
    <w:rsid w:val="005F086E"/>
    <w:rsid w:val="005F4CFB"/>
    <w:rsid w:val="005F5736"/>
    <w:rsid w:val="005F602B"/>
    <w:rsid w:val="005F68A4"/>
    <w:rsid w:val="005F6C93"/>
    <w:rsid w:val="005F79E3"/>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17938"/>
    <w:rsid w:val="0062246A"/>
    <w:rsid w:val="006248F6"/>
    <w:rsid w:val="00625008"/>
    <w:rsid w:val="00625221"/>
    <w:rsid w:val="00631FED"/>
    <w:rsid w:val="006400D7"/>
    <w:rsid w:val="006409F0"/>
    <w:rsid w:val="00641A0B"/>
    <w:rsid w:val="00641C86"/>
    <w:rsid w:val="00642023"/>
    <w:rsid w:val="00642138"/>
    <w:rsid w:val="00643664"/>
    <w:rsid w:val="006463DA"/>
    <w:rsid w:val="00647CAF"/>
    <w:rsid w:val="00650772"/>
    <w:rsid w:val="006507B0"/>
    <w:rsid w:val="00651700"/>
    <w:rsid w:val="00652848"/>
    <w:rsid w:val="00654BC8"/>
    <w:rsid w:val="00656F12"/>
    <w:rsid w:val="0065757E"/>
    <w:rsid w:val="006635EE"/>
    <w:rsid w:val="00663725"/>
    <w:rsid w:val="00664491"/>
    <w:rsid w:val="006662A6"/>
    <w:rsid w:val="006668AE"/>
    <w:rsid w:val="00667607"/>
    <w:rsid w:val="006706C3"/>
    <w:rsid w:val="00670E84"/>
    <w:rsid w:val="0067120D"/>
    <w:rsid w:val="00671262"/>
    <w:rsid w:val="006714ED"/>
    <w:rsid w:val="006722A0"/>
    <w:rsid w:val="00675484"/>
    <w:rsid w:val="0068093D"/>
    <w:rsid w:val="00680CD2"/>
    <w:rsid w:val="00682F6A"/>
    <w:rsid w:val="00685A3F"/>
    <w:rsid w:val="00685D9E"/>
    <w:rsid w:val="0068633D"/>
    <w:rsid w:val="0068761B"/>
    <w:rsid w:val="00687732"/>
    <w:rsid w:val="0069050B"/>
    <w:rsid w:val="00691019"/>
    <w:rsid w:val="00693232"/>
    <w:rsid w:val="00693909"/>
    <w:rsid w:val="00693E70"/>
    <w:rsid w:val="00695877"/>
    <w:rsid w:val="00696B91"/>
    <w:rsid w:val="006A03FF"/>
    <w:rsid w:val="006A3DD9"/>
    <w:rsid w:val="006A51CC"/>
    <w:rsid w:val="006A631C"/>
    <w:rsid w:val="006A65A0"/>
    <w:rsid w:val="006A6E00"/>
    <w:rsid w:val="006A777C"/>
    <w:rsid w:val="006A78C2"/>
    <w:rsid w:val="006B0407"/>
    <w:rsid w:val="006B0B35"/>
    <w:rsid w:val="006B3782"/>
    <w:rsid w:val="006B6025"/>
    <w:rsid w:val="006B6576"/>
    <w:rsid w:val="006B65F2"/>
    <w:rsid w:val="006C070E"/>
    <w:rsid w:val="006C1565"/>
    <w:rsid w:val="006C29AD"/>
    <w:rsid w:val="006C6F16"/>
    <w:rsid w:val="006C74AB"/>
    <w:rsid w:val="006D1B3A"/>
    <w:rsid w:val="006D3649"/>
    <w:rsid w:val="006D422B"/>
    <w:rsid w:val="006D42DE"/>
    <w:rsid w:val="006D4B24"/>
    <w:rsid w:val="006D4FCE"/>
    <w:rsid w:val="006D78B0"/>
    <w:rsid w:val="006E1C9A"/>
    <w:rsid w:val="006E3B79"/>
    <w:rsid w:val="006E3BC7"/>
    <w:rsid w:val="006E3F9B"/>
    <w:rsid w:val="006E4CEB"/>
    <w:rsid w:val="006E6627"/>
    <w:rsid w:val="006E7B5E"/>
    <w:rsid w:val="006F1022"/>
    <w:rsid w:val="006F228E"/>
    <w:rsid w:val="006F296F"/>
    <w:rsid w:val="006F366D"/>
    <w:rsid w:val="006F3D80"/>
    <w:rsid w:val="006F57D7"/>
    <w:rsid w:val="006F58CF"/>
    <w:rsid w:val="00703B40"/>
    <w:rsid w:val="00706044"/>
    <w:rsid w:val="0070775F"/>
    <w:rsid w:val="007101A3"/>
    <w:rsid w:val="007107B8"/>
    <w:rsid w:val="00711273"/>
    <w:rsid w:val="007112E0"/>
    <w:rsid w:val="007118D0"/>
    <w:rsid w:val="00714BA2"/>
    <w:rsid w:val="00715146"/>
    <w:rsid w:val="007174AB"/>
    <w:rsid w:val="0071752B"/>
    <w:rsid w:val="00720200"/>
    <w:rsid w:val="00723879"/>
    <w:rsid w:val="0072447D"/>
    <w:rsid w:val="00726478"/>
    <w:rsid w:val="00730819"/>
    <w:rsid w:val="007321E4"/>
    <w:rsid w:val="007333AF"/>
    <w:rsid w:val="00740643"/>
    <w:rsid w:val="0074075F"/>
    <w:rsid w:val="007434A6"/>
    <w:rsid w:val="007455DE"/>
    <w:rsid w:val="00746E16"/>
    <w:rsid w:val="007470E3"/>
    <w:rsid w:val="00750322"/>
    <w:rsid w:val="00751668"/>
    <w:rsid w:val="00753802"/>
    <w:rsid w:val="007562E6"/>
    <w:rsid w:val="00757094"/>
    <w:rsid w:val="0076328B"/>
    <w:rsid w:val="0076350F"/>
    <w:rsid w:val="00766856"/>
    <w:rsid w:val="00766BC0"/>
    <w:rsid w:val="00770C57"/>
    <w:rsid w:val="0077176F"/>
    <w:rsid w:val="00773305"/>
    <w:rsid w:val="00773518"/>
    <w:rsid w:val="00773A42"/>
    <w:rsid w:val="0077404E"/>
    <w:rsid w:val="00774089"/>
    <w:rsid w:val="00774E08"/>
    <w:rsid w:val="00775604"/>
    <w:rsid w:val="007802C2"/>
    <w:rsid w:val="007818F1"/>
    <w:rsid w:val="00782675"/>
    <w:rsid w:val="007833E2"/>
    <w:rsid w:val="007834B3"/>
    <w:rsid w:val="0078394A"/>
    <w:rsid w:val="00783F22"/>
    <w:rsid w:val="007842E3"/>
    <w:rsid w:val="0079027C"/>
    <w:rsid w:val="007909A9"/>
    <w:rsid w:val="00790CAA"/>
    <w:rsid w:val="00792548"/>
    <w:rsid w:val="00792911"/>
    <w:rsid w:val="007930D3"/>
    <w:rsid w:val="0079322C"/>
    <w:rsid w:val="00795772"/>
    <w:rsid w:val="007A1DA8"/>
    <w:rsid w:val="007A3D3B"/>
    <w:rsid w:val="007A6428"/>
    <w:rsid w:val="007A66FB"/>
    <w:rsid w:val="007A6F39"/>
    <w:rsid w:val="007B1754"/>
    <w:rsid w:val="007B1969"/>
    <w:rsid w:val="007B1F52"/>
    <w:rsid w:val="007B2CD7"/>
    <w:rsid w:val="007B4903"/>
    <w:rsid w:val="007B5DAF"/>
    <w:rsid w:val="007B6F1B"/>
    <w:rsid w:val="007C0DD1"/>
    <w:rsid w:val="007C14C5"/>
    <w:rsid w:val="007C2778"/>
    <w:rsid w:val="007C35A2"/>
    <w:rsid w:val="007C3926"/>
    <w:rsid w:val="007C5E58"/>
    <w:rsid w:val="007C7A88"/>
    <w:rsid w:val="007C7D8B"/>
    <w:rsid w:val="007D28B4"/>
    <w:rsid w:val="007D4EC8"/>
    <w:rsid w:val="007D5583"/>
    <w:rsid w:val="007D65F7"/>
    <w:rsid w:val="007D667A"/>
    <w:rsid w:val="007D6A59"/>
    <w:rsid w:val="007E075C"/>
    <w:rsid w:val="007E2049"/>
    <w:rsid w:val="007E6B45"/>
    <w:rsid w:val="007E7857"/>
    <w:rsid w:val="007E78D6"/>
    <w:rsid w:val="007F1624"/>
    <w:rsid w:val="007F2730"/>
    <w:rsid w:val="0080002D"/>
    <w:rsid w:val="008018F6"/>
    <w:rsid w:val="008033C4"/>
    <w:rsid w:val="00803BD7"/>
    <w:rsid w:val="00806EF0"/>
    <w:rsid w:val="00807763"/>
    <w:rsid w:val="00814977"/>
    <w:rsid w:val="008202F5"/>
    <w:rsid w:val="008218B4"/>
    <w:rsid w:val="008225DC"/>
    <w:rsid w:val="008239A0"/>
    <w:rsid w:val="00823F5C"/>
    <w:rsid w:val="00824249"/>
    <w:rsid w:val="00824876"/>
    <w:rsid w:val="00824EBC"/>
    <w:rsid w:val="008254EF"/>
    <w:rsid w:val="00827B1A"/>
    <w:rsid w:val="008310C6"/>
    <w:rsid w:val="00832098"/>
    <w:rsid w:val="00834BA0"/>
    <w:rsid w:val="00835E52"/>
    <w:rsid w:val="0083628C"/>
    <w:rsid w:val="00837B88"/>
    <w:rsid w:val="0084067B"/>
    <w:rsid w:val="00842032"/>
    <w:rsid w:val="0084660C"/>
    <w:rsid w:val="00847608"/>
    <w:rsid w:val="00847A5A"/>
    <w:rsid w:val="00847C39"/>
    <w:rsid w:val="00852DC0"/>
    <w:rsid w:val="00853F42"/>
    <w:rsid w:val="0085434F"/>
    <w:rsid w:val="0085712C"/>
    <w:rsid w:val="00864A54"/>
    <w:rsid w:val="00866379"/>
    <w:rsid w:val="0086683B"/>
    <w:rsid w:val="00866A45"/>
    <w:rsid w:val="00866ACD"/>
    <w:rsid w:val="00866B6F"/>
    <w:rsid w:val="00870DA1"/>
    <w:rsid w:val="008710C7"/>
    <w:rsid w:val="008717C1"/>
    <w:rsid w:val="0087260F"/>
    <w:rsid w:val="00872AB0"/>
    <w:rsid w:val="00873E09"/>
    <w:rsid w:val="00874F35"/>
    <w:rsid w:val="00875405"/>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519E"/>
    <w:rsid w:val="008C53CC"/>
    <w:rsid w:val="008C7335"/>
    <w:rsid w:val="008D0459"/>
    <w:rsid w:val="008D1041"/>
    <w:rsid w:val="008D217E"/>
    <w:rsid w:val="008D22D0"/>
    <w:rsid w:val="008D2BE8"/>
    <w:rsid w:val="008D4491"/>
    <w:rsid w:val="008D4BEB"/>
    <w:rsid w:val="008D5147"/>
    <w:rsid w:val="008D6AA7"/>
    <w:rsid w:val="008D7383"/>
    <w:rsid w:val="008E052A"/>
    <w:rsid w:val="008E29DF"/>
    <w:rsid w:val="008E2EA9"/>
    <w:rsid w:val="008E424E"/>
    <w:rsid w:val="008E499A"/>
    <w:rsid w:val="008E4AA4"/>
    <w:rsid w:val="008F1476"/>
    <w:rsid w:val="008F41D5"/>
    <w:rsid w:val="008F593C"/>
    <w:rsid w:val="008F7E87"/>
    <w:rsid w:val="00900BA8"/>
    <w:rsid w:val="00901490"/>
    <w:rsid w:val="009024D1"/>
    <w:rsid w:val="009039CD"/>
    <w:rsid w:val="00903DCE"/>
    <w:rsid w:val="00905A3E"/>
    <w:rsid w:val="00907B61"/>
    <w:rsid w:val="009105CC"/>
    <w:rsid w:val="00910A73"/>
    <w:rsid w:val="00914C62"/>
    <w:rsid w:val="009168BA"/>
    <w:rsid w:val="00920061"/>
    <w:rsid w:val="009200FA"/>
    <w:rsid w:val="0092015B"/>
    <w:rsid w:val="00921592"/>
    <w:rsid w:val="00925779"/>
    <w:rsid w:val="00934FAE"/>
    <w:rsid w:val="00940C6A"/>
    <w:rsid w:val="00942A4E"/>
    <w:rsid w:val="00945D42"/>
    <w:rsid w:val="00946790"/>
    <w:rsid w:val="0094712C"/>
    <w:rsid w:val="00950086"/>
    <w:rsid w:val="00951A74"/>
    <w:rsid w:val="009536E9"/>
    <w:rsid w:val="00953A9F"/>
    <w:rsid w:val="00954B2C"/>
    <w:rsid w:val="00954F30"/>
    <w:rsid w:val="00955145"/>
    <w:rsid w:val="00955518"/>
    <w:rsid w:val="009566A5"/>
    <w:rsid w:val="00957E1F"/>
    <w:rsid w:val="00960F5A"/>
    <w:rsid w:val="00962032"/>
    <w:rsid w:val="009647F5"/>
    <w:rsid w:val="00966DC0"/>
    <w:rsid w:val="00973EEC"/>
    <w:rsid w:val="009746C6"/>
    <w:rsid w:val="009746FA"/>
    <w:rsid w:val="00977878"/>
    <w:rsid w:val="00977B15"/>
    <w:rsid w:val="009813A3"/>
    <w:rsid w:val="009852CC"/>
    <w:rsid w:val="00985D79"/>
    <w:rsid w:val="00985FF2"/>
    <w:rsid w:val="009868C6"/>
    <w:rsid w:val="00986ABF"/>
    <w:rsid w:val="00986C15"/>
    <w:rsid w:val="0099095A"/>
    <w:rsid w:val="00990D71"/>
    <w:rsid w:val="009915B9"/>
    <w:rsid w:val="00991D39"/>
    <w:rsid w:val="00993AFE"/>
    <w:rsid w:val="00997FE8"/>
    <w:rsid w:val="009A088F"/>
    <w:rsid w:val="009A3BE3"/>
    <w:rsid w:val="009A4210"/>
    <w:rsid w:val="009A442F"/>
    <w:rsid w:val="009A5BBB"/>
    <w:rsid w:val="009B0A39"/>
    <w:rsid w:val="009B2478"/>
    <w:rsid w:val="009B4D10"/>
    <w:rsid w:val="009B5A71"/>
    <w:rsid w:val="009B71CE"/>
    <w:rsid w:val="009B789F"/>
    <w:rsid w:val="009B7CDF"/>
    <w:rsid w:val="009B7DC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5BB1"/>
    <w:rsid w:val="00A274B2"/>
    <w:rsid w:val="00A275B4"/>
    <w:rsid w:val="00A31DB5"/>
    <w:rsid w:val="00A31E0E"/>
    <w:rsid w:val="00A32A54"/>
    <w:rsid w:val="00A3418D"/>
    <w:rsid w:val="00A34A7B"/>
    <w:rsid w:val="00A43344"/>
    <w:rsid w:val="00A50D41"/>
    <w:rsid w:val="00A51482"/>
    <w:rsid w:val="00A52610"/>
    <w:rsid w:val="00A52F50"/>
    <w:rsid w:val="00A54747"/>
    <w:rsid w:val="00A60CEA"/>
    <w:rsid w:val="00A62989"/>
    <w:rsid w:val="00A654AB"/>
    <w:rsid w:val="00A65640"/>
    <w:rsid w:val="00A65A8B"/>
    <w:rsid w:val="00A702E8"/>
    <w:rsid w:val="00A718CD"/>
    <w:rsid w:val="00A722C1"/>
    <w:rsid w:val="00A723D1"/>
    <w:rsid w:val="00A73D3C"/>
    <w:rsid w:val="00A75C5F"/>
    <w:rsid w:val="00A779E3"/>
    <w:rsid w:val="00A854B8"/>
    <w:rsid w:val="00A8554F"/>
    <w:rsid w:val="00A86F9F"/>
    <w:rsid w:val="00A872CA"/>
    <w:rsid w:val="00A9168F"/>
    <w:rsid w:val="00A9576F"/>
    <w:rsid w:val="00A95993"/>
    <w:rsid w:val="00A961A7"/>
    <w:rsid w:val="00A96333"/>
    <w:rsid w:val="00AA04EF"/>
    <w:rsid w:val="00AA0FBE"/>
    <w:rsid w:val="00AA11F7"/>
    <w:rsid w:val="00AA5AB8"/>
    <w:rsid w:val="00AB0E7E"/>
    <w:rsid w:val="00AB58E5"/>
    <w:rsid w:val="00AB5D01"/>
    <w:rsid w:val="00AC23C2"/>
    <w:rsid w:val="00AC3ACF"/>
    <w:rsid w:val="00AC4212"/>
    <w:rsid w:val="00AC47BD"/>
    <w:rsid w:val="00AC6592"/>
    <w:rsid w:val="00AC7D83"/>
    <w:rsid w:val="00AD0BCA"/>
    <w:rsid w:val="00AD1547"/>
    <w:rsid w:val="00AD1776"/>
    <w:rsid w:val="00AD1AC5"/>
    <w:rsid w:val="00AD252E"/>
    <w:rsid w:val="00AD28E2"/>
    <w:rsid w:val="00AD34CB"/>
    <w:rsid w:val="00AD3BC9"/>
    <w:rsid w:val="00AD46CB"/>
    <w:rsid w:val="00AD4A11"/>
    <w:rsid w:val="00AD5735"/>
    <w:rsid w:val="00AD7B43"/>
    <w:rsid w:val="00AE14E3"/>
    <w:rsid w:val="00AE172D"/>
    <w:rsid w:val="00AE2610"/>
    <w:rsid w:val="00AE3F65"/>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553"/>
    <w:rsid w:val="00B1145B"/>
    <w:rsid w:val="00B11686"/>
    <w:rsid w:val="00B11C95"/>
    <w:rsid w:val="00B14B0E"/>
    <w:rsid w:val="00B1763C"/>
    <w:rsid w:val="00B21785"/>
    <w:rsid w:val="00B21D51"/>
    <w:rsid w:val="00B21D82"/>
    <w:rsid w:val="00B24118"/>
    <w:rsid w:val="00B24ECB"/>
    <w:rsid w:val="00B267D8"/>
    <w:rsid w:val="00B27161"/>
    <w:rsid w:val="00B32886"/>
    <w:rsid w:val="00B32B19"/>
    <w:rsid w:val="00B334A2"/>
    <w:rsid w:val="00B33B8E"/>
    <w:rsid w:val="00B4052D"/>
    <w:rsid w:val="00B417E1"/>
    <w:rsid w:val="00B41D6C"/>
    <w:rsid w:val="00B41E7B"/>
    <w:rsid w:val="00B428AB"/>
    <w:rsid w:val="00B42E86"/>
    <w:rsid w:val="00B434FD"/>
    <w:rsid w:val="00B44455"/>
    <w:rsid w:val="00B46A77"/>
    <w:rsid w:val="00B47C78"/>
    <w:rsid w:val="00B5223B"/>
    <w:rsid w:val="00B53C34"/>
    <w:rsid w:val="00B55BCF"/>
    <w:rsid w:val="00B56807"/>
    <w:rsid w:val="00B56EF3"/>
    <w:rsid w:val="00B57A1B"/>
    <w:rsid w:val="00B602AC"/>
    <w:rsid w:val="00B60BFF"/>
    <w:rsid w:val="00B61688"/>
    <w:rsid w:val="00B617E4"/>
    <w:rsid w:val="00B66547"/>
    <w:rsid w:val="00B71716"/>
    <w:rsid w:val="00B71EAA"/>
    <w:rsid w:val="00B71FF7"/>
    <w:rsid w:val="00B74FA4"/>
    <w:rsid w:val="00B77DCC"/>
    <w:rsid w:val="00B80F07"/>
    <w:rsid w:val="00B8296C"/>
    <w:rsid w:val="00B82B58"/>
    <w:rsid w:val="00B83701"/>
    <w:rsid w:val="00B907CC"/>
    <w:rsid w:val="00B9251F"/>
    <w:rsid w:val="00B9496C"/>
    <w:rsid w:val="00B949E7"/>
    <w:rsid w:val="00B954E8"/>
    <w:rsid w:val="00B95520"/>
    <w:rsid w:val="00B95F50"/>
    <w:rsid w:val="00B976BB"/>
    <w:rsid w:val="00BA2A74"/>
    <w:rsid w:val="00BA2C4B"/>
    <w:rsid w:val="00BA403B"/>
    <w:rsid w:val="00BB0C20"/>
    <w:rsid w:val="00BB15E1"/>
    <w:rsid w:val="00BB241A"/>
    <w:rsid w:val="00BB54E2"/>
    <w:rsid w:val="00BB7F53"/>
    <w:rsid w:val="00BC01EF"/>
    <w:rsid w:val="00BC2C5A"/>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D7C1D"/>
    <w:rsid w:val="00BE0523"/>
    <w:rsid w:val="00BE196A"/>
    <w:rsid w:val="00BE37B3"/>
    <w:rsid w:val="00BE59CD"/>
    <w:rsid w:val="00BE698D"/>
    <w:rsid w:val="00BE78B8"/>
    <w:rsid w:val="00BF00F8"/>
    <w:rsid w:val="00BF09D7"/>
    <w:rsid w:val="00BF1416"/>
    <w:rsid w:val="00BF220C"/>
    <w:rsid w:val="00BF221D"/>
    <w:rsid w:val="00BF23F2"/>
    <w:rsid w:val="00BF25F5"/>
    <w:rsid w:val="00BF37A9"/>
    <w:rsid w:val="00BF3C1D"/>
    <w:rsid w:val="00BF4149"/>
    <w:rsid w:val="00BF4B79"/>
    <w:rsid w:val="00BF52B1"/>
    <w:rsid w:val="00BF5CF0"/>
    <w:rsid w:val="00BF5CFF"/>
    <w:rsid w:val="00BF69A0"/>
    <w:rsid w:val="00C00CE9"/>
    <w:rsid w:val="00C01E8B"/>
    <w:rsid w:val="00C020B9"/>
    <w:rsid w:val="00C03386"/>
    <w:rsid w:val="00C04902"/>
    <w:rsid w:val="00C0791B"/>
    <w:rsid w:val="00C101E9"/>
    <w:rsid w:val="00C123BF"/>
    <w:rsid w:val="00C138E4"/>
    <w:rsid w:val="00C15DA4"/>
    <w:rsid w:val="00C21B16"/>
    <w:rsid w:val="00C22A87"/>
    <w:rsid w:val="00C22EC8"/>
    <w:rsid w:val="00C22F31"/>
    <w:rsid w:val="00C243E6"/>
    <w:rsid w:val="00C27766"/>
    <w:rsid w:val="00C322D4"/>
    <w:rsid w:val="00C329E4"/>
    <w:rsid w:val="00C32A31"/>
    <w:rsid w:val="00C33DA8"/>
    <w:rsid w:val="00C34488"/>
    <w:rsid w:val="00C36E0E"/>
    <w:rsid w:val="00C406F8"/>
    <w:rsid w:val="00C41DC5"/>
    <w:rsid w:val="00C42A22"/>
    <w:rsid w:val="00C44578"/>
    <w:rsid w:val="00C44F22"/>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B26"/>
    <w:rsid w:val="00C736F9"/>
    <w:rsid w:val="00C738FD"/>
    <w:rsid w:val="00C739E1"/>
    <w:rsid w:val="00C74429"/>
    <w:rsid w:val="00C765F9"/>
    <w:rsid w:val="00C76BB2"/>
    <w:rsid w:val="00C76E08"/>
    <w:rsid w:val="00C815D1"/>
    <w:rsid w:val="00C81719"/>
    <w:rsid w:val="00C81A9E"/>
    <w:rsid w:val="00C826B0"/>
    <w:rsid w:val="00C82767"/>
    <w:rsid w:val="00C90547"/>
    <w:rsid w:val="00C9174A"/>
    <w:rsid w:val="00C9272A"/>
    <w:rsid w:val="00C949EE"/>
    <w:rsid w:val="00C96553"/>
    <w:rsid w:val="00C968AB"/>
    <w:rsid w:val="00CA05A2"/>
    <w:rsid w:val="00CA1ABA"/>
    <w:rsid w:val="00CA21B3"/>
    <w:rsid w:val="00CA2DED"/>
    <w:rsid w:val="00CA40A4"/>
    <w:rsid w:val="00CA5466"/>
    <w:rsid w:val="00CA7BEB"/>
    <w:rsid w:val="00CB027B"/>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185"/>
    <w:rsid w:val="00CE6EF7"/>
    <w:rsid w:val="00CE76AF"/>
    <w:rsid w:val="00CE7CF0"/>
    <w:rsid w:val="00CF001C"/>
    <w:rsid w:val="00CF11B1"/>
    <w:rsid w:val="00CF30E6"/>
    <w:rsid w:val="00CF5FAB"/>
    <w:rsid w:val="00CF5FEC"/>
    <w:rsid w:val="00D017E5"/>
    <w:rsid w:val="00D01BDB"/>
    <w:rsid w:val="00D01C83"/>
    <w:rsid w:val="00D01E96"/>
    <w:rsid w:val="00D0303B"/>
    <w:rsid w:val="00D0352F"/>
    <w:rsid w:val="00D05033"/>
    <w:rsid w:val="00D07480"/>
    <w:rsid w:val="00D10CE8"/>
    <w:rsid w:val="00D11AAA"/>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A47"/>
    <w:rsid w:val="00D6679A"/>
    <w:rsid w:val="00D715BE"/>
    <w:rsid w:val="00D75282"/>
    <w:rsid w:val="00D75E81"/>
    <w:rsid w:val="00D772A2"/>
    <w:rsid w:val="00D77B8F"/>
    <w:rsid w:val="00D8143C"/>
    <w:rsid w:val="00D81B40"/>
    <w:rsid w:val="00D82060"/>
    <w:rsid w:val="00D84E0E"/>
    <w:rsid w:val="00D87C1F"/>
    <w:rsid w:val="00D90BD2"/>
    <w:rsid w:val="00D91E62"/>
    <w:rsid w:val="00D93869"/>
    <w:rsid w:val="00D94AFB"/>
    <w:rsid w:val="00D973B1"/>
    <w:rsid w:val="00DA317A"/>
    <w:rsid w:val="00DA5885"/>
    <w:rsid w:val="00DB2942"/>
    <w:rsid w:val="00DB2FEC"/>
    <w:rsid w:val="00DB3AA6"/>
    <w:rsid w:val="00DB3DB6"/>
    <w:rsid w:val="00DB4756"/>
    <w:rsid w:val="00DC02D4"/>
    <w:rsid w:val="00DC0498"/>
    <w:rsid w:val="00DC21E2"/>
    <w:rsid w:val="00DC34E9"/>
    <w:rsid w:val="00DC5144"/>
    <w:rsid w:val="00DC55E8"/>
    <w:rsid w:val="00DC76D2"/>
    <w:rsid w:val="00DD1814"/>
    <w:rsid w:val="00DD270F"/>
    <w:rsid w:val="00DD3AC4"/>
    <w:rsid w:val="00DD4E78"/>
    <w:rsid w:val="00DD6EAF"/>
    <w:rsid w:val="00DE156D"/>
    <w:rsid w:val="00DE1B1B"/>
    <w:rsid w:val="00DE3187"/>
    <w:rsid w:val="00DE41D8"/>
    <w:rsid w:val="00DE6059"/>
    <w:rsid w:val="00DE6473"/>
    <w:rsid w:val="00DF0069"/>
    <w:rsid w:val="00DF1342"/>
    <w:rsid w:val="00DF30B6"/>
    <w:rsid w:val="00DF4917"/>
    <w:rsid w:val="00DF6B6A"/>
    <w:rsid w:val="00DF7169"/>
    <w:rsid w:val="00DF7CA7"/>
    <w:rsid w:val="00E01208"/>
    <w:rsid w:val="00E01F05"/>
    <w:rsid w:val="00E049B4"/>
    <w:rsid w:val="00E05179"/>
    <w:rsid w:val="00E05485"/>
    <w:rsid w:val="00E055E5"/>
    <w:rsid w:val="00E075CA"/>
    <w:rsid w:val="00E1223D"/>
    <w:rsid w:val="00E13749"/>
    <w:rsid w:val="00E14DCD"/>
    <w:rsid w:val="00E209AA"/>
    <w:rsid w:val="00E21BC8"/>
    <w:rsid w:val="00E2443D"/>
    <w:rsid w:val="00E24CC7"/>
    <w:rsid w:val="00E2566B"/>
    <w:rsid w:val="00E2667D"/>
    <w:rsid w:val="00E32161"/>
    <w:rsid w:val="00E32789"/>
    <w:rsid w:val="00E3286E"/>
    <w:rsid w:val="00E32AD2"/>
    <w:rsid w:val="00E32C50"/>
    <w:rsid w:val="00E32FC7"/>
    <w:rsid w:val="00E333C5"/>
    <w:rsid w:val="00E37960"/>
    <w:rsid w:val="00E37C5C"/>
    <w:rsid w:val="00E42317"/>
    <w:rsid w:val="00E43179"/>
    <w:rsid w:val="00E449F3"/>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088D"/>
    <w:rsid w:val="00E81E79"/>
    <w:rsid w:val="00E81FB1"/>
    <w:rsid w:val="00E85AC0"/>
    <w:rsid w:val="00E8625F"/>
    <w:rsid w:val="00E86738"/>
    <w:rsid w:val="00E87D66"/>
    <w:rsid w:val="00E91B1C"/>
    <w:rsid w:val="00E92AC8"/>
    <w:rsid w:val="00E93CF6"/>
    <w:rsid w:val="00E952C0"/>
    <w:rsid w:val="00E95578"/>
    <w:rsid w:val="00E96528"/>
    <w:rsid w:val="00EA4370"/>
    <w:rsid w:val="00EA4782"/>
    <w:rsid w:val="00EA587D"/>
    <w:rsid w:val="00EA635D"/>
    <w:rsid w:val="00EA7C2C"/>
    <w:rsid w:val="00EB37CB"/>
    <w:rsid w:val="00EB53FA"/>
    <w:rsid w:val="00EC32A9"/>
    <w:rsid w:val="00EC4014"/>
    <w:rsid w:val="00EC43CB"/>
    <w:rsid w:val="00EC4536"/>
    <w:rsid w:val="00EC50BC"/>
    <w:rsid w:val="00EC5107"/>
    <w:rsid w:val="00EC5C9A"/>
    <w:rsid w:val="00EC65B5"/>
    <w:rsid w:val="00ED0FD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1A1"/>
    <w:rsid w:val="00F35B08"/>
    <w:rsid w:val="00F40894"/>
    <w:rsid w:val="00F40BFB"/>
    <w:rsid w:val="00F4111C"/>
    <w:rsid w:val="00F41A14"/>
    <w:rsid w:val="00F41A69"/>
    <w:rsid w:val="00F42313"/>
    <w:rsid w:val="00F430F7"/>
    <w:rsid w:val="00F4402D"/>
    <w:rsid w:val="00F46202"/>
    <w:rsid w:val="00F46E7A"/>
    <w:rsid w:val="00F517F4"/>
    <w:rsid w:val="00F52026"/>
    <w:rsid w:val="00F52533"/>
    <w:rsid w:val="00F527DF"/>
    <w:rsid w:val="00F534B9"/>
    <w:rsid w:val="00F54141"/>
    <w:rsid w:val="00F57DB7"/>
    <w:rsid w:val="00F61A20"/>
    <w:rsid w:val="00F6383D"/>
    <w:rsid w:val="00F66EA6"/>
    <w:rsid w:val="00F70C23"/>
    <w:rsid w:val="00F7149A"/>
    <w:rsid w:val="00F72083"/>
    <w:rsid w:val="00F72EA0"/>
    <w:rsid w:val="00F77318"/>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61B"/>
    <w:rsid w:val="00FA3878"/>
    <w:rsid w:val="00FA4148"/>
    <w:rsid w:val="00FA64C0"/>
    <w:rsid w:val="00FB175A"/>
    <w:rsid w:val="00FB6B2B"/>
    <w:rsid w:val="00FB7ECD"/>
    <w:rsid w:val="00FC069F"/>
    <w:rsid w:val="00FC4649"/>
    <w:rsid w:val="00FC5BC5"/>
    <w:rsid w:val="00FC64A2"/>
    <w:rsid w:val="00FD0FEC"/>
    <w:rsid w:val="00FD3D99"/>
    <w:rsid w:val="00FD71CB"/>
    <w:rsid w:val="00FE0172"/>
    <w:rsid w:val="00FE0969"/>
    <w:rsid w:val="00FE24A8"/>
    <w:rsid w:val="00FE4BC6"/>
    <w:rsid w:val="00FE5E89"/>
    <w:rsid w:val="00FE5FB4"/>
    <w:rsid w:val="00FE6346"/>
    <w:rsid w:val="00FE71BD"/>
    <w:rsid w:val="00FF023E"/>
    <w:rsid w:val="00FF0ACC"/>
    <w:rsid w:val="00FF11A6"/>
    <w:rsid w:val="00FF15A3"/>
    <w:rsid w:val="00FF1A09"/>
    <w:rsid w:val="00FF247D"/>
    <w:rsid w:val="00FF3946"/>
    <w:rsid w:val="00FF40A0"/>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278C64AB142E4AA8B72030B833093405"/>
        <w:category>
          <w:name w:val="Allgemein"/>
          <w:gallery w:val="placeholder"/>
        </w:category>
        <w:types>
          <w:type w:val="bbPlcHdr"/>
        </w:types>
        <w:behaviors>
          <w:behavior w:val="content"/>
        </w:behaviors>
        <w:guid w:val="{4C8F7515-894C-4AFD-A0AC-570ACCA3EFD1}"/>
      </w:docPartPr>
      <w:docPartBody>
        <w:p w:rsidR="007A25A0" w:rsidRDefault="00F24690" w:rsidP="00F24690">
          <w:pPr>
            <w:pStyle w:val="278C64AB142E4AA8B72030B833093405"/>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D59B2"/>
    <w:rsid w:val="00354EF6"/>
    <w:rsid w:val="003C59CF"/>
    <w:rsid w:val="005469AC"/>
    <w:rsid w:val="007A25A0"/>
    <w:rsid w:val="008819F6"/>
    <w:rsid w:val="00995E84"/>
    <w:rsid w:val="009B61A5"/>
    <w:rsid w:val="00AD5651"/>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24690"/>
    <w:rPr>
      <w:color w:val="808080"/>
    </w:rPr>
  </w:style>
  <w:style w:type="paragraph" w:customStyle="1" w:styleId="278C64AB142E4AA8B72030B833093405">
    <w:name w:val="278C64AB142E4AA8B72030B833093405"/>
    <w:rsid w:val="00F246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4534</Words>
  <Characters>154570</Characters>
  <Application>Microsoft Office Word</Application>
  <DocSecurity>0</DocSecurity>
  <Lines>1288</Lines>
  <Paragraphs>3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8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509</cp:revision>
  <cp:lastPrinted>2021-08-25T12:08:00Z</cp:lastPrinted>
  <dcterms:created xsi:type="dcterms:W3CDTF">2021-07-07T08:34:00Z</dcterms:created>
  <dcterms:modified xsi:type="dcterms:W3CDTF">2021-09-08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6">
    <vt:lpwstr>True</vt:lpwstr>
  </property>
  <property fmtid="{D5CDD505-2E9C-101B-9397-08002B2CF9AE}" pid="4" name="CitaviDocumentProperty_8">
    <vt:lpwstr>CloudProjectKey=qjj0cdrfegmgm59vqwwretqkz32dl434n2bqw3y7xk35hy7; ProjectName=WineVisualisierung</vt:lpwstr>
  </property>
  <property fmtid="{D5CDD505-2E9C-101B-9397-08002B2CF9AE}" pid="5" name="CitaviDocumentProperty_0">
    <vt:lpwstr>94387bf0-e6cc-4a16-af38-7653eec68644</vt:lpwstr>
  </property>
  <property fmtid="{D5CDD505-2E9C-101B-9397-08002B2CF9AE}" pid="6" name="CitaviDocumentProperty_1">
    <vt:lpwstr>6.10.0.0</vt:lpwstr>
  </property>
</Properties>
</file>